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2.xml" ContentType="application/vnd.ms-office.classificationlabels+xml"/>
  <Override PartName="/docMetadata/LabelInfo7.xml" ContentType="application/vnd.ms-office.classificationlabels+xml"/>
  <Override PartName="/docMetadata/LabelInfo12.xml" ContentType="application/vnd.ms-office.classificationlabels+xml"/>
  <Override PartName="/docMetadata/LabelInfo1.xml" ContentType="application/vnd.ms-office.classificationlabels+xml"/>
  <Override PartName="/docMetadata/LabelInfo6.xml" ContentType="application/vnd.ms-office.classificationlabels+xml"/>
  <Override PartName="/docMetadata/LabelInfo11.xml" ContentType="application/vnd.ms-office.classificationlabels+xml"/>
  <Override PartName="/docMetadata/LabelInfo10.xml" ContentType="application/vnd.ms-office.classificationlabels+xml"/>
  <Override PartName="/docMetadata/LabelInfo0.xml" ContentType="application/vnd.ms-office.classificationlabels+xml"/>
  <Override PartName="/docMetadata/LabelInfo5.xml" ContentType="application/vnd.ms-office.classificationlabels+xml"/>
  <Override PartName="/docMetadata/LabelInfo3.xml" ContentType="application/vnd.ms-office.classificationlabels+xml"/>
  <Override PartName="/docMetadata/LabelInfo9.xml" ContentType="application/vnd.ms-office.classificationlabels+xml"/>
  <Override PartName="/docMetadata/LabelInfo.xml" ContentType="application/vnd.ms-office.classificationlabels+xml"/>
  <Override PartName="/docMetadata/LabelInfo4.xml" ContentType="application/vnd.ms-office.classificationlabels+xml"/>
  <Override PartName="/docMetadata/LabelInfo13.xml" ContentType="application/vnd.ms-office.classificationlabels+xml"/>
  <Override PartName="/docMetadata/LabelInfo8.xml" ContentType="application/vnd.ms-office.classificationlabels+xml"/>
</Types>
</file>

<file path=_rels/.rels><?xml version="1.0" encoding="UTF-8" standalone="yes"?>
<Relationships xmlns="http://schemas.openxmlformats.org/package/2006/relationships"><Relationship Id="rId8" Type="http://schemas.microsoft.com/office/2020/02/relationships/classificationlabels" Target="docMetadata/LabelInfo2.xml"/><Relationship Id="rId13" Type="http://schemas.microsoft.com/office/2020/02/relationships/classificationlabels" Target="docMetadata/LabelInfo7.xml"/><Relationship Id="rId18" Type="http://schemas.microsoft.com/office/2020/02/relationships/classificationlabels" Target="docMetadata/LabelInfo12.xml"/><Relationship Id="rId3" Type="http://schemas.openxmlformats.org/officeDocument/2006/relationships/extended-properties" Target="docProps/app.xml"/><Relationship Id="rId7" Type="http://schemas.microsoft.com/office/2020/02/relationships/classificationlabels" Target="docMetadata/LabelInfo1.xml"/><Relationship Id="rId12" Type="http://schemas.microsoft.com/office/2020/02/relationships/classificationlabels" Target="docMetadata/LabelInfo6.xml"/><Relationship Id="rId17" Type="http://schemas.microsoft.com/office/2020/02/relationships/classificationlabels" Target="docMetadata/LabelInfo11.xml"/><Relationship Id="rId2" Type="http://schemas.openxmlformats.org/package/2006/relationships/metadata/core-properties" Target="docProps/core.xml"/><Relationship Id="rId16" Type="http://schemas.microsoft.com/office/2020/02/relationships/classificationlabels" Target="docMetadata/LabelInfo10.xml"/><Relationship Id="rId1" Type="http://schemas.openxmlformats.org/officeDocument/2006/relationships/officeDocument" Target="word/document.xml"/><Relationship Id="rId6" Type="http://schemas.microsoft.com/office/2020/02/relationships/classificationlabels" Target="docMetadata/LabelInfo0.xml"/><Relationship Id="rId11" Type="http://schemas.microsoft.com/office/2020/02/relationships/classificationlabels" Target="docMetadata/LabelInfo5.xml"/><Relationship Id="rId5" Type="http://schemas.microsoft.com/office/2020/02/relationships/classificationlabels" Target="docMetadata/LabelInfo3.xml"/><Relationship Id="rId15" Type="http://schemas.microsoft.com/office/2020/02/relationships/classificationlabels" Target="docMetadata/LabelInfo9.xml"/><Relationship Id="rId19" Type="http://schemas.microsoft.com/office/2020/02/relationships/classificationlabels" Target="docMetadata/LabelInfo.xml"/><Relationship Id="rId10" Type="http://schemas.microsoft.com/office/2020/02/relationships/classificationlabels" Target="docMetadata/LabelInfo4.xml"/><Relationship Id="rId4" Type="http://schemas.openxmlformats.org/officeDocument/2006/relationships/custom-properties" Target="docProps/custom.xml"/><Relationship Id="rId14" Type="http://schemas.microsoft.com/office/2020/02/relationships/classificationlabels" Target="docMetadata/LabelInfo13.xml"/><Relationship Id="rId9" Type="http://schemas.microsoft.com/office/2020/02/relationships/classificationlabels" Target="docMetadata/LabelInfo8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ABCF3A" w14:textId="0AE4DF39" w:rsidR="00207C5D" w:rsidRPr="00222BD5" w:rsidRDefault="00A86BC9" w:rsidP="00DB1DDF">
      <w:pPr>
        <w:pStyle w:val="Title"/>
        <w:rPr>
          <w:b/>
          <w:bCs/>
          <w:lang w:val="es-CO"/>
        </w:rPr>
      </w:pPr>
      <w:r w:rsidRPr="00222BD5">
        <w:rPr>
          <w:b/>
          <w:bCs/>
          <w:lang w:val="es-CO"/>
        </w:rPr>
        <w:t>LABORATORIO NO. 1</w:t>
      </w:r>
      <w:r w:rsidR="00C002E4" w:rsidRPr="00222BD5">
        <w:rPr>
          <w:b/>
          <w:bCs/>
          <w:lang w:val="es-CO"/>
        </w:rPr>
        <w:t>2</w:t>
      </w:r>
      <w:r w:rsidRPr="00222BD5">
        <w:rPr>
          <w:b/>
          <w:bCs/>
          <w:lang w:val="es-CO"/>
        </w:rPr>
        <w:t>: GRAFOS</w:t>
      </w:r>
    </w:p>
    <w:p w14:paraId="6307980E" w14:textId="2FB33A8A" w:rsidR="00B44E43" w:rsidRPr="00222BD5" w:rsidRDefault="00B44E43" w:rsidP="0077685C">
      <w:pPr>
        <w:pStyle w:val="Heading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Objetivo</w:t>
      </w:r>
      <w:r w:rsidR="00D74DAF" w:rsidRPr="00222BD5">
        <w:rPr>
          <w:rFonts w:asciiTheme="minorHAnsi" w:hAnsiTheme="minorHAnsi" w:cstheme="minorHAnsi"/>
          <w:color w:val="auto"/>
          <w:lang w:val="es-CO"/>
        </w:rPr>
        <w:t>s</w:t>
      </w:r>
    </w:p>
    <w:p w14:paraId="7D24CA0F" w14:textId="4B537A74" w:rsidR="3CB96B21" w:rsidRPr="00222BD5" w:rsidRDefault="00F05893" w:rsidP="00DB1DD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Utilizar</w:t>
      </w:r>
      <w:r w:rsidR="004D7682" w:rsidRPr="00222BD5">
        <w:rPr>
          <w:rFonts w:asciiTheme="minorHAnsi" w:hAnsiTheme="minorHAnsi" w:cstheme="minorHAnsi"/>
          <w:lang w:val="es-CO"/>
        </w:rPr>
        <w:t xml:space="preserve"> </w:t>
      </w:r>
      <w:r w:rsidRPr="00222BD5">
        <w:rPr>
          <w:rFonts w:asciiTheme="minorHAnsi" w:hAnsiTheme="minorHAnsi" w:cstheme="minorHAnsi"/>
          <w:lang w:val="es-CO"/>
        </w:rPr>
        <w:t>el</w:t>
      </w:r>
      <w:r w:rsidR="004D7682" w:rsidRPr="00222BD5">
        <w:rPr>
          <w:rFonts w:asciiTheme="minorHAnsi" w:hAnsiTheme="minorHAnsi" w:cstheme="minorHAnsi"/>
          <w:lang w:val="es-CO"/>
        </w:rPr>
        <w:t xml:space="preserve"> Tipo Abstracto de Datos</w:t>
      </w:r>
      <w:r w:rsidRPr="00222BD5">
        <w:rPr>
          <w:rFonts w:asciiTheme="minorHAnsi" w:hAnsiTheme="minorHAnsi" w:cstheme="minorHAnsi"/>
          <w:lang w:val="es-CO"/>
        </w:rPr>
        <w:t xml:space="preserve"> Grafo</w:t>
      </w:r>
      <w:r w:rsidR="004D7682" w:rsidRPr="00222BD5">
        <w:rPr>
          <w:rFonts w:asciiTheme="minorHAnsi" w:hAnsiTheme="minorHAnsi" w:cstheme="minorHAnsi"/>
          <w:lang w:val="es-CO"/>
        </w:rPr>
        <w:t xml:space="preserve"> para </w:t>
      </w:r>
      <w:r w:rsidRPr="00222BD5">
        <w:rPr>
          <w:rFonts w:asciiTheme="minorHAnsi" w:hAnsiTheme="minorHAnsi" w:cstheme="minorHAnsi"/>
          <w:lang w:val="es-CO"/>
        </w:rPr>
        <w:t xml:space="preserve">solucionar problemas </w:t>
      </w:r>
      <w:r w:rsidR="00A110D9" w:rsidRPr="00222BD5">
        <w:rPr>
          <w:rFonts w:asciiTheme="minorHAnsi" w:hAnsiTheme="minorHAnsi" w:cstheme="minorHAnsi"/>
          <w:lang w:val="es-CO"/>
        </w:rPr>
        <w:t>computacionales</w:t>
      </w:r>
      <w:r w:rsidRPr="00222BD5">
        <w:rPr>
          <w:rFonts w:asciiTheme="minorHAnsi" w:hAnsiTheme="minorHAnsi" w:cstheme="minorHAnsi"/>
          <w:lang w:val="es-CO"/>
        </w:rPr>
        <w:t xml:space="preserve"> que requieran modelar relaciones matriciales</w:t>
      </w:r>
      <w:r w:rsidR="00443B5E" w:rsidRPr="00222BD5">
        <w:rPr>
          <w:rFonts w:asciiTheme="minorHAnsi" w:hAnsiTheme="minorHAnsi" w:cstheme="minorHAnsi"/>
          <w:lang w:val="es-CO"/>
        </w:rPr>
        <w:t>.</w:t>
      </w:r>
    </w:p>
    <w:p w14:paraId="6E0BBBF5" w14:textId="4DDDA6C4" w:rsidR="0008221F" w:rsidRPr="00222BD5" w:rsidRDefault="00C002E4" w:rsidP="00DB1DDF">
      <w:pPr>
        <w:pStyle w:val="ListParagraph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Comenzar la implementación del </w:t>
      </w:r>
      <w:r w:rsidR="00A00E5A" w:rsidRPr="00222BD5">
        <w:rPr>
          <w:lang w:val="es-CO"/>
        </w:rPr>
        <w:t>reto 4</w:t>
      </w:r>
      <w:r w:rsidR="00443B5E" w:rsidRPr="00222BD5">
        <w:rPr>
          <w:lang w:val="es-CO"/>
        </w:rPr>
        <w:t>.</w:t>
      </w:r>
    </w:p>
    <w:p w14:paraId="69CB9AB6" w14:textId="5C8D9865" w:rsidR="00A00E5A" w:rsidRPr="00222BD5" w:rsidRDefault="00A00E5A" w:rsidP="00DB1DDF">
      <w:pPr>
        <w:pStyle w:val="ListParagraph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>Utilizar algunos algoritmos básicos de recorridos sobre grafos</w:t>
      </w:r>
      <w:r w:rsidR="00443B5E" w:rsidRPr="00222BD5">
        <w:rPr>
          <w:lang w:val="es-CO"/>
        </w:rPr>
        <w:t>.</w:t>
      </w:r>
    </w:p>
    <w:p w14:paraId="5DF991CF" w14:textId="3F1C35E1" w:rsidR="00826D97" w:rsidRPr="00222BD5" w:rsidRDefault="00826D97" w:rsidP="00DB1DDF">
      <w:pPr>
        <w:pStyle w:val="ListParagraph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Integrar los </w:t>
      </w:r>
      <w:r w:rsidR="004D7682" w:rsidRPr="00222BD5">
        <w:rPr>
          <w:i/>
          <w:iCs/>
          <w:lang w:val="es-CO"/>
        </w:rPr>
        <w:t>grafos</w:t>
      </w:r>
      <w:r w:rsidRPr="00222BD5">
        <w:rPr>
          <w:lang w:val="es-CO"/>
        </w:rPr>
        <w:t xml:space="preserve"> con las otras estructuras de datos vistas en el curso</w:t>
      </w:r>
      <w:r w:rsidR="00443B5E" w:rsidRPr="00222BD5">
        <w:rPr>
          <w:lang w:val="es-CO"/>
        </w:rPr>
        <w:t>.</w:t>
      </w:r>
    </w:p>
    <w:p w14:paraId="20E0A320" w14:textId="6BCE002C" w:rsidR="00E8524F" w:rsidRPr="00222BD5" w:rsidRDefault="00E8524F" w:rsidP="0077685C">
      <w:pPr>
        <w:pStyle w:val="Heading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Desarrollo</w:t>
      </w:r>
    </w:p>
    <w:p w14:paraId="1BEFEE01" w14:textId="43DE2784" w:rsidR="00F1031E" w:rsidRPr="00222BD5" w:rsidRDefault="00586BE2" w:rsidP="0077685C">
      <w:pPr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En los grupos previamente definidos </w:t>
      </w:r>
      <w:r w:rsidR="036E0B34" w:rsidRPr="00222BD5">
        <w:rPr>
          <w:rFonts w:asciiTheme="minorHAnsi" w:hAnsiTheme="minorHAnsi" w:cstheme="minorHAnsi"/>
          <w:lang w:val="es-CO"/>
        </w:rPr>
        <w:t>sigan los siguientes pasos para el laboratorio de hoy.</w:t>
      </w:r>
    </w:p>
    <w:p w14:paraId="3A750687" w14:textId="6D539D5E" w:rsidR="00F05893" w:rsidRPr="00222BD5" w:rsidRDefault="004535E1" w:rsidP="00DF57BF">
      <w:pPr>
        <w:pStyle w:val="Heading2"/>
        <w:rPr>
          <w:lang w:val="es-CO"/>
        </w:rPr>
      </w:pPr>
      <w:r w:rsidRPr="00222BD5">
        <w:rPr>
          <w:lang w:val="es-CO"/>
        </w:rPr>
        <w:t xml:space="preserve">Cargar el </w:t>
      </w:r>
      <w:r w:rsidR="00932ABB" w:rsidRPr="00222BD5">
        <w:rPr>
          <w:lang w:val="es-CO"/>
        </w:rPr>
        <w:t>proyecto de arranque</w:t>
      </w:r>
      <w:r w:rsidR="00826D97" w:rsidRPr="00222BD5">
        <w:rPr>
          <w:lang w:val="es-CO"/>
        </w:rPr>
        <w:t xml:space="preserve"> ISIS1225-</w:t>
      </w:r>
      <w:r w:rsidR="00932ABB" w:rsidRPr="00222BD5">
        <w:rPr>
          <w:lang w:val="es-CO"/>
        </w:rPr>
        <w:t>Reto 4</w:t>
      </w:r>
    </w:p>
    <w:p w14:paraId="61AF0A20" w14:textId="3BC7455C" w:rsidR="00F05471" w:rsidRPr="00222BD5" w:rsidRDefault="00AA18AF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Asegúrense</w:t>
      </w:r>
      <w:r w:rsidR="00CA133A" w:rsidRPr="00222BD5">
        <w:rPr>
          <w:rFonts w:asciiTheme="minorHAnsi" w:hAnsiTheme="minorHAnsi" w:cstheme="minorBidi"/>
          <w:lang w:val="es-CO"/>
        </w:rPr>
        <w:t xml:space="preserve"> que </w:t>
      </w:r>
      <w:r w:rsidR="3EA6640A" w:rsidRPr="00222BD5">
        <w:rPr>
          <w:rFonts w:asciiTheme="minorHAnsi" w:hAnsiTheme="minorHAnsi" w:cstheme="minorBidi"/>
          <w:lang w:val="es-CO"/>
        </w:rPr>
        <w:t>todos los miembros del equipo tienen</w:t>
      </w:r>
      <w:r w:rsidR="00CA133A" w:rsidRPr="00222BD5">
        <w:rPr>
          <w:rFonts w:asciiTheme="minorHAnsi" w:hAnsiTheme="minorHAnsi" w:cstheme="minorBidi"/>
          <w:lang w:val="es-CO"/>
        </w:rPr>
        <w:t xml:space="preserve"> acceso al </w:t>
      </w:r>
      <w:r w:rsidR="00826D97" w:rsidRPr="00222BD5">
        <w:rPr>
          <w:rFonts w:asciiTheme="minorHAnsi" w:hAnsiTheme="minorHAnsi" w:cstheme="minorBidi"/>
          <w:lang w:val="es-CO"/>
        </w:rPr>
        <w:t>ejemplo</w:t>
      </w:r>
      <w:r w:rsidR="004D7682" w:rsidRPr="00222BD5">
        <w:rPr>
          <w:rFonts w:asciiTheme="minorHAnsi" w:hAnsiTheme="minorHAnsi" w:cstheme="minorBidi"/>
          <w:lang w:val="es-CO"/>
        </w:rPr>
        <w:t xml:space="preserve"> </w:t>
      </w:r>
      <w:r w:rsidR="00A641A6" w:rsidRPr="00222BD5">
        <w:rPr>
          <w:rFonts w:asciiTheme="minorHAnsi" w:hAnsiTheme="minorHAnsi" w:cstheme="minorBidi"/>
          <w:lang w:val="es-CO"/>
        </w:rPr>
        <w:t>proyecto de arranque.</w:t>
      </w:r>
      <w:r w:rsidR="008B499C" w:rsidRPr="00222BD5">
        <w:rPr>
          <w:rFonts w:asciiTheme="minorHAnsi" w:hAnsiTheme="minorHAnsi" w:cstheme="minorBidi"/>
          <w:lang w:val="es-CO"/>
        </w:rPr>
        <w:t xml:space="preserve"> </w:t>
      </w:r>
      <w:r w:rsidR="00A641A6" w:rsidRPr="00222BD5">
        <w:rPr>
          <w:rFonts w:asciiTheme="minorHAnsi" w:hAnsiTheme="minorHAnsi" w:cstheme="minorBidi"/>
          <w:lang w:val="es-CO"/>
        </w:rPr>
        <w:t>P</w:t>
      </w:r>
      <w:r w:rsidR="00826D97" w:rsidRPr="00222BD5">
        <w:rPr>
          <w:rFonts w:asciiTheme="minorHAnsi" w:hAnsiTheme="minorHAnsi" w:cstheme="minorBidi"/>
          <w:lang w:val="es-CO"/>
        </w:rPr>
        <w:t>ara ello utilicen el URL</w:t>
      </w:r>
      <w:r w:rsidR="00443B5E" w:rsidRPr="00222BD5">
        <w:rPr>
          <w:rFonts w:asciiTheme="minorHAnsi" w:hAnsiTheme="minorHAnsi" w:cstheme="minorBidi"/>
          <w:lang w:val="es-CO"/>
        </w:rPr>
        <w:t xml:space="preserve"> </w:t>
      </w:r>
      <w:hyperlink r:id="rId11">
        <w:r w:rsidR="123E5F03" w:rsidRPr="00222BD5">
          <w:rPr>
            <w:rStyle w:val="Hyperlink"/>
            <w:rFonts w:asciiTheme="minorHAnsi" w:hAnsiTheme="minorHAnsi" w:cstheme="minorBidi"/>
            <w:lang w:val="es-CO"/>
          </w:rPr>
          <w:t>https://github.com/ISIS1225DEVS/Reto4-202020-Template</w:t>
        </w:r>
      </w:hyperlink>
      <w:r w:rsidR="00443B5E" w:rsidRPr="00222BD5">
        <w:rPr>
          <w:rFonts w:asciiTheme="minorHAnsi" w:hAnsiTheme="minorHAnsi" w:cstheme="minorBidi"/>
          <w:lang w:val="es-CO"/>
        </w:rPr>
        <w:t xml:space="preserve"> </w:t>
      </w:r>
      <w:r w:rsidR="00826D97" w:rsidRPr="00222BD5">
        <w:rPr>
          <w:rFonts w:asciiTheme="minorHAnsi" w:hAnsiTheme="minorHAnsi" w:cstheme="minorBidi"/>
          <w:lang w:val="es-CO"/>
        </w:rPr>
        <w:t>y sigan el proceso acostumbrado:</w:t>
      </w:r>
      <w:r w:rsidR="00A528AE" w:rsidRPr="00222BD5">
        <w:rPr>
          <w:rFonts w:asciiTheme="minorHAnsi" w:hAnsiTheme="minorHAnsi" w:cstheme="minorBidi"/>
          <w:lang w:val="es-CO"/>
        </w:rPr>
        <w:t xml:space="preserve"> </w:t>
      </w:r>
      <w:proofErr w:type="spellStart"/>
      <w:r w:rsidR="00826D97" w:rsidRPr="00222BD5">
        <w:rPr>
          <w:rFonts w:asciiTheme="minorHAnsi" w:hAnsiTheme="minorHAnsi" w:cstheme="minorBidi"/>
          <w:lang w:val="es-CO"/>
        </w:rPr>
        <w:t>Fork</w:t>
      </w:r>
      <w:proofErr w:type="spellEnd"/>
      <w:r w:rsidR="00826D97" w:rsidRPr="00222BD5">
        <w:rPr>
          <w:rFonts w:asciiTheme="minorHAnsi" w:hAnsiTheme="minorHAnsi" w:cstheme="minorBidi"/>
          <w:lang w:val="es-CO"/>
        </w:rPr>
        <w:t xml:space="preserve"> del proyecto a su espacio en </w:t>
      </w:r>
      <w:r w:rsidR="00CF29DD" w:rsidRPr="00222BD5">
        <w:rPr>
          <w:rFonts w:asciiTheme="minorHAnsi" w:hAnsiTheme="minorHAnsi" w:cstheme="minorBidi"/>
          <w:lang w:val="es-CO"/>
        </w:rPr>
        <w:t>GitHub</w:t>
      </w:r>
      <w:r w:rsidR="00826D97" w:rsidRPr="00222BD5">
        <w:rPr>
          <w:rFonts w:asciiTheme="minorHAnsi" w:hAnsiTheme="minorHAnsi" w:cstheme="minorBidi"/>
          <w:lang w:val="es-CO"/>
        </w:rPr>
        <w:t xml:space="preserve"> y clone a su máquina local</w:t>
      </w:r>
      <w:r w:rsidR="0057043D" w:rsidRPr="00222BD5">
        <w:rPr>
          <w:rFonts w:asciiTheme="minorHAnsi" w:hAnsiTheme="minorHAnsi" w:cstheme="minorBidi"/>
          <w:lang w:val="es-CO"/>
        </w:rPr>
        <w:t>.</w:t>
      </w:r>
    </w:p>
    <w:p w14:paraId="4C6FE25F" w14:textId="3BC7455C" w:rsidR="00DB1DDF" w:rsidRPr="00222BD5" w:rsidRDefault="0050086F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En la sección unificada del curso, </w:t>
      </w:r>
      <w:r w:rsidR="00A641A6" w:rsidRPr="00222BD5">
        <w:rPr>
          <w:rFonts w:asciiTheme="minorHAnsi" w:hAnsiTheme="minorHAnsi" w:cstheme="minorBidi"/>
          <w:lang w:val="es-CO"/>
        </w:rPr>
        <w:t>en la sección de Datos</w:t>
      </w:r>
      <w:r w:rsidR="009513FB" w:rsidRPr="00222BD5">
        <w:rPr>
          <w:rFonts w:asciiTheme="minorHAnsi" w:hAnsiTheme="minorHAnsi" w:cstheme="minorBidi"/>
          <w:lang w:val="es-CO"/>
        </w:rPr>
        <w:t xml:space="preserve">, encontrarán la sección </w:t>
      </w:r>
      <w:r w:rsidRPr="00222BD5">
        <w:rPr>
          <w:rFonts w:asciiTheme="minorHAnsi" w:hAnsiTheme="minorHAnsi" w:cstheme="minorBidi"/>
          <w:i/>
          <w:iCs/>
          <w:lang w:val="es-CO"/>
        </w:rPr>
        <w:t>“</w:t>
      </w:r>
      <w:r w:rsidR="009513FB" w:rsidRPr="00222BD5">
        <w:rPr>
          <w:rFonts w:asciiTheme="minorHAnsi" w:hAnsiTheme="minorHAnsi" w:cstheme="minorBidi"/>
          <w:i/>
          <w:iCs/>
          <w:lang w:val="es-CO"/>
        </w:rPr>
        <w:t xml:space="preserve">Ejemplo </w:t>
      </w:r>
      <w:proofErr w:type="spellStart"/>
      <w:r w:rsidR="009513FB" w:rsidRPr="00222BD5">
        <w:rPr>
          <w:rFonts w:asciiTheme="minorHAnsi" w:hAnsiTheme="minorHAnsi" w:cstheme="minorBidi"/>
          <w:i/>
          <w:iCs/>
          <w:lang w:val="es-CO"/>
        </w:rPr>
        <w:t>CitiBike</w:t>
      </w:r>
      <w:proofErr w:type="spellEnd"/>
      <w:r w:rsidRPr="00222BD5">
        <w:rPr>
          <w:rFonts w:asciiTheme="minorHAnsi" w:hAnsiTheme="minorHAnsi" w:cstheme="minorBidi"/>
          <w:i/>
          <w:iCs/>
          <w:lang w:val="es-CO"/>
        </w:rPr>
        <w:t>”.</w:t>
      </w:r>
      <w:r w:rsidRPr="00222BD5">
        <w:rPr>
          <w:rFonts w:asciiTheme="minorHAnsi" w:hAnsiTheme="minorHAnsi" w:cstheme="minorBidi"/>
          <w:lang w:val="es-CO"/>
        </w:rPr>
        <w:t xml:space="preserve">  </w:t>
      </w:r>
      <w:r w:rsidR="00B86775" w:rsidRPr="00222BD5">
        <w:rPr>
          <w:rFonts w:asciiTheme="minorHAnsi" w:hAnsiTheme="minorHAnsi" w:cstheme="minorBidi"/>
          <w:lang w:val="es-CO"/>
        </w:rPr>
        <w:t xml:space="preserve">En este ejemplo encuentran 4 archivos </w:t>
      </w:r>
      <w:r w:rsidR="00B86775" w:rsidRPr="00222BD5">
        <w:rPr>
          <w:rFonts w:asciiTheme="minorHAnsi" w:hAnsiTheme="minorHAnsi" w:cstheme="minorBidi"/>
          <w:i/>
          <w:lang w:val="es-CO"/>
        </w:rPr>
        <w:t>*.CSV</w:t>
      </w:r>
      <w:r w:rsidR="00B86775" w:rsidRPr="00222BD5">
        <w:rPr>
          <w:rFonts w:asciiTheme="minorHAnsi" w:hAnsiTheme="minorHAnsi" w:cstheme="minorBidi"/>
          <w:lang w:val="es-CO"/>
        </w:rPr>
        <w:t xml:space="preserve"> de diferentes tamaños.  </w:t>
      </w:r>
      <w:r w:rsidR="00702769" w:rsidRPr="00222BD5">
        <w:rPr>
          <w:rFonts w:asciiTheme="minorHAnsi" w:hAnsiTheme="minorHAnsi" w:cstheme="minorBidi"/>
          <w:lang w:val="es-CO"/>
        </w:rPr>
        <w:t>Descárguelos</w:t>
      </w:r>
      <w:r w:rsidR="001B5C74" w:rsidRPr="00222BD5">
        <w:rPr>
          <w:rFonts w:asciiTheme="minorHAnsi" w:hAnsiTheme="minorHAnsi" w:cstheme="minorBidi"/>
          <w:lang w:val="es-CO"/>
        </w:rPr>
        <w:t xml:space="preserve"> y </w:t>
      </w:r>
      <w:r w:rsidR="00702769" w:rsidRPr="00222BD5">
        <w:rPr>
          <w:rFonts w:asciiTheme="minorHAnsi" w:hAnsiTheme="minorHAnsi" w:cstheme="minorBidi"/>
          <w:lang w:val="es-CO"/>
        </w:rPr>
        <w:t>ténganlos</w:t>
      </w:r>
      <w:r w:rsidR="001B5C74" w:rsidRPr="00222BD5">
        <w:rPr>
          <w:rFonts w:asciiTheme="minorHAnsi" w:hAnsiTheme="minorHAnsi" w:cstheme="minorBidi"/>
          <w:lang w:val="es-CO"/>
        </w:rPr>
        <w:t xml:space="preserve"> a la mano para ir probando el proyecto.</w:t>
      </w:r>
    </w:p>
    <w:p w14:paraId="58732583" w14:textId="3BC7455C" w:rsidR="00A31D1C" w:rsidRPr="00222BD5" w:rsidRDefault="00DB1DDF" w:rsidP="00DC1FCA">
      <w:pPr>
        <w:pStyle w:val="Heading2"/>
        <w:rPr>
          <w:lang w:val="es-CO"/>
        </w:rPr>
      </w:pPr>
      <w:r w:rsidRPr="00222BD5">
        <w:rPr>
          <w:lang w:val="es-CO"/>
        </w:rPr>
        <w:t xml:space="preserve">construir el </w:t>
      </w:r>
      <w:r w:rsidR="00702769" w:rsidRPr="00222BD5">
        <w:rPr>
          <w:lang w:val="es-CO"/>
        </w:rPr>
        <w:t>menú</w:t>
      </w:r>
      <w:r w:rsidR="00B60C82" w:rsidRPr="00222BD5">
        <w:rPr>
          <w:lang w:val="es-CO"/>
        </w:rPr>
        <w:t xml:space="preserve"> de opciones</w:t>
      </w:r>
    </w:p>
    <w:p w14:paraId="0ABB3DB9" w14:textId="52D8AA20" w:rsidR="00733007" w:rsidRPr="00222BD5" w:rsidRDefault="00B60C82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En el archivo view.py cree un menú para todas las opciones del reto. Mantenga la misma convención. La opción 1 es para crear las estructuras de datos y la opción</w:t>
      </w:r>
      <w:r w:rsidR="00733007" w:rsidRPr="00222BD5">
        <w:rPr>
          <w:rFonts w:asciiTheme="minorHAnsi" w:hAnsiTheme="minorHAnsi" w:cstheme="minorBidi"/>
          <w:lang w:val="es-CO"/>
        </w:rPr>
        <w:t xml:space="preserve"> 2</w:t>
      </w:r>
      <w:r w:rsidRPr="00222BD5">
        <w:rPr>
          <w:rFonts w:asciiTheme="minorHAnsi" w:hAnsiTheme="minorHAnsi" w:cstheme="minorBidi"/>
          <w:lang w:val="es-CO"/>
        </w:rPr>
        <w:t xml:space="preserve"> para leer información</w:t>
      </w:r>
      <w:r w:rsidR="44626F4B" w:rsidRPr="00222BD5">
        <w:rPr>
          <w:rFonts w:asciiTheme="minorHAnsi" w:hAnsiTheme="minorHAnsi" w:cstheme="minorBidi"/>
          <w:lang w:val="es-CO"/>
        </w:rPr>
        <w:t>;</w:t>
      </w:r>
      <w:r w:rsidR="00733007" w:rsidRPr="00222BD5">
        <w:rPr>
          <w:rFonts w:asciiTheme="minorHAnsi" w:hAnsiTheme="minorHAnsi" w:cstheme="minorBidi"/>
          <w:lang w:val="es-CO"/>
        </w:rPr>
        <w:t xml:space="preserve"> </w:t>
      </w:r>
      <w:r w:rsidR="44626F4B" w:rsidRPr="00222BD5">
        <w:rPr>
          <w:rFonts w:asciiTheme="minorHAnsi" w:hAnsiTheme="minorHAnsi" w:cstheme="minorBidi"/>
          <w:lang w:val="es-CO"/>
        </w:rPr>
        <w:t>l</w:t>
      </w:r>
      <w:r w:rsidR="00733007" w:rsidRPr="00222BD5">
        <w:rPr>
          <w:rFonts w:asciiTheme="minorHAnsi" w:hAnsiTheme="minorHAnsi" w:cstheme="minorBidi"/>
          <w:lang w:val="es-CO"/>
        </w:rPr>
        <w:t xml:space="preserve">as siguientes opciones para cada uno de los requerimientos del reto. </w:t>
      </w:r>
    </w:p>
    <w:p w14:paraId="467C7800" w14:textId="0CC55F08" w:rsidR="00196D27" w:rsidRPr="00222BD5" w:rsidRDefault="00733007" w:rsidP="00DB1DD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Al finalizar cada opción del reto, se debe informar el tiempo que tomó la operación (similar a como se realiza en el </w:t>
      </w:r>
      <w:r w:rsidR="00BC43F3" w:rsidRPr="00222BD5">
        <w:rPr>
          <w:rFonts w:asciiTheme="minorHAnsi" w:hAnsiTheme="minorHAnsi" w:cstheme="minorHAnsi"/>
          <w:lang w:val="es-CO"/>
        </w:rPr>
        <w:t xml:space="preserve">proyecto de ejemplo </w:t>
      </w:r>
      <w:proofErr w:type="spellStart"/>
      <w:r w:rsidR="00BC43F3" w:rsidRPr="00222BD5">
        <w:rPr>
          <w:rFonts w:asciiTheme="minorHAnsi" w:hAnsiTheme="minorHAnsi" w:cstheme="minorHAnsi"/>
          <w:lang w:val="es-CO"/>
        </w:rPr>
        <w:t>SampleGraph</w:t>
      </w:r>
      <w:proofErr w:type="spellEnd"/>
      <w:r w:rsidR="00BC43F3" w:rsidRPr="00222BD5">
        <w:rPr>
          <w:rFonts w:asciiTheme="minorHAnsi" w:hAnsiTheme="minorHAnsi" w:cstheme="minorHAnsi"/>
          <w:lang w:val="es-CO"/>
        </w:rPr>
        <w:t>)</w:t>
      </w:r>
      <w:r w:rsidR="00196D27" w:rsidRPr="00222BD5">
        <w:rPr>
          <w:rFonts w:asciiTheme="minorHAnsi" w:hAnsiTheme="minorHAnsi" w:cstheme="minorHAnsi"/>
          <w:lang w:val="es-CO"/>
        </w:rPr>
        <w:t>.</w:t>
      </w:r>
    </w:p>
    <w:p w14:paraId="0ADB7945" w14:textId="77777777" w:rsidR="00196D27" w:rsidRPr="00222BD5" w:rsidRDefault="00196D27" w:rsidP="00DB1DDF">
      <w:pPr>
        <w:spacing w:after="240" w:line="259" w:lineRule="auto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br w:type="page"/>
      </w:r>
    </w:p>
    <w:p w14:paraId="77D502A9" w14:textId="4D5198DA" w:rsidR="00CA133A" w:rsidRPr="00222BD5" w:rsidRDefault="000A585A" w:rsidP="00C035AA">
      <w:pPr>
        <w:pStyle w:val="Heading2"/>
        <w:rPr>
          <w:lang w:val="es-CO"/>
        </w:rPr>
      </w:pPr>
      <w:r w:rsidRPr="00222BD5">
        <w:rPr>
          <w:lang w:val="es-CO"/>
        </w:rPr>
        <w:lastRenderedPageBreak/>
        <w:t xml:space="preserve">Definición de las </w:t>
      </w:r>
      <w:r w:rsidR="00196D27" w:rsidRPr="00222BD5">
        <w:rPr>
          <w:lang w:val="es-CO"/>
        </w:rPr>
        <w:t>estructuras</w:t>
      </w:r>
      <w:r w:rsidRPr="00222BD5">
        <w:rPr>
          <w:lang w:val="es-CO"/>
        </w:rPr>
        <w:t xml:space="preserve"> de datos</w:t>
      </w:r>
    </w:p>
    <w:p w14:paraId="2A267A74" w14:textId="4D5198DA" w:rsidR="000A585A" w:rsidRPr="00222BD5" w:rsidRDefault="004C433C" w:rsidP="00C035AA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Lo primero que deben hacer es definir en el archivo </w:t>
      </w:r>
      <w:r w:rsidRPr="00222BD5">
        <w:rPr>
          <w:rFonts w:asciiTheme="minorHAnsi" w:hAnsiTheme="minorHAnsi" w:cstheme="minorBidi"/>
          <w:i/>
          <w:iCs/>
          <w:lang w:val="es-CO"/>
        </w:rPr>
        <w:t>model.py</w:t>
      </w:r>
      <w:r w:rsidRPr="00222BD5">
        <w:rPr>
          <w:rFonts w:asciiTheme="minorHAnsi" w:hAnsiTheme="minorHAnsi" w:cstheme="minorBidi"/>
          <w:lang w:val="es-CO"/>
        </w:rPr>
        <w:t xml:space="preserve"> el grafo que será utilizado para guardar la información de los viajes en bicicleta.</w:t>
      </w:r>
    </w:p>
    <w:p w14:paraId="2A5BB4B7" w14:textId="3E42AE8D" w:rsidR="004C433C" w:rsidRPr="00222BD5" w:rsidRDefault="004C433C" w:rsidP="00C035AA">
      <w:pPr>
        <w:spacing w:after="240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Por ejemplo</w:t>
      </w:r>
      <w:r w:rsidR="000048E1" w:rsidRPr="00222BD5">
        <w:rPr>
          <w:rFonts w:asciiTheme="minorHAnsi" w:hAnsiTheme="minorHAnsi" w:cstheme="minorHAnsi"/>
          <w:lang w:val="es-CO"/>
        </w:rPr>
        <w:t>,</w:t>
      </w:r>
      <w:r w:rsidRPr="00222BD5">
        <w:rPr>
          <w:rFonts w:asciiTheme="minorHAnsi" w:hAnsiTheme="minorHAnsi" w:cstheme="minorHAnsi"/>
          <w:lang w:val="es-CO"/>
        </w:rPr>
        <w:t xml:space="preserve"> una definición del grafo podría ser así:</w:t>
      </w:r>
    </w:p>
    <w:p w14:paraId="59290EFF" w14:textId="35000F43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‘graph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 =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newGraph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datastructur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ADJ_LIST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1731407B" w14:textId="180A47AA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irected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Tru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57835B1D" w14:textId="20A9048E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siz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B5CEA8"/>
          <w:sz w:val="18"/>
          <w:szCs w:val="18"/>
        </w:rPr>
        <w:t>1000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654B5CB9" w14:textId="2837ACDA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omparefunc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ompareStation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13763FDD" w14:textId="3A7CAA7F" w:rsidR="004C433C" w:rsidRPr="009727DE" w:rsidRDefault="004C433C" w:rsidP="000A585A">
      <w:pPr>
        <w:rPr>
          <w:rFonts w:asciiTheme="minorHAnsi" w:hAnsiTheme="minorHAnsi" w:cstheme="minorHAnsi"/>
        </w:rPr>
      </w:pPr>
    </w:p>
    <w:p w14:paraId="5BA5A03A" w14:textId="2967C0DC" w:rsidR="004C433C" w:rsidRPr="00222BD5" w:rsidRDefault="00014DBB" w:rsidP="00220E3D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Ahora es necesario implementar los métodos que adicionan un viaje entre dos estaciones:</w:t>
      </w:r>
    </w:p>
    <w:p w14:paraId="0759A35A" w14:textId="28B6AF42" w:rsidR="00923993" w:rsidRPr="00222BD5" w:rsidRDefault="00923993" w:rsidP="00220E3D">
      <w:pPr>
        <w:spacing w:after="240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El siguiente es un ejemplo de cómo podría </w:t>
      </w:r>
      <w:r w:rsidR="00593C4F" w:rsidRPr="00222BD5">
        <w:rPr>
          <w:rFonts w:asciiTheme="minorHAnsi" w:hAnsiTheme="minorHAnsi" w:cstheme="minorHAnsi"/>
          <w:lang w:val="es-CO"/>
        </w:rPr>
        <w:t xml:space="preserve">ser </w:t>
      </w:r>
      <w:r w:rsidRPr="00222BD5">
        <w:rPr>
          <w:rFonts w:asciiTheme="minorHAnsi" w:hAnsiTheme="minorHAnsi" w:cstheme="minorHAnsi"/>
          <w:lang w:val="es-CO"/>
        </w:rPr>
        <w:t>agregar un viaje</w:t>
      </w:r>
      <w:r w:rsidR="00593C4F" w:rsidRPr="00222BD5">
        <w:rPr>
          <w:rFonts w:asciiTheme="minorHAnsi" w:hAnsiTheme="minorHAnsi" w:cstheme="minorHAnsi"/>
          <w:lang w:val="es-CO"/>
        </w:rPr>
        <w:t>:</w:t>
      </w:r>
    </w:p>
    <w:p w14:paraId="23B30BF3" w14:textId="4446FC40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addTrip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="00AC0703"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trip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26DE291E" w14:textId="77777777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21D4DD5F" w14:textId="139B5E69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746F3E"/>
          <w:sz w:val="18"/>
          <w:szCs w:val="18"/>
        </w:rPr>
        <w:t xml:space="preserve">    """</w:t>
      </w:r>
    </w:p>
    <w:p w14:paraId="7E3D44D3" w14:textId="7E1D4073" w:rsidR="00593C4F" w:rsidRPr="009727DE" w:rsidRDefault="00161B93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origin = </w:t>
      </w:r>
      <w:proofErr w:type="gramStart"/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>trip[</w:t>
      </w:r>
      <w:proofErr w:type="gramEnd"/>
      <w:r w:rsidR="00593C4F" w:rsidRPr="009727DE">
        <w:rPr>
          <w:rFonts w:asciiTheme="minorHAnsi" w:hAnsiTheme="minorHAnsi" w:cstheme="minorHAnsi"/>
          <w:color w:val="CE9178"/>
          <w:sz w:val="18"/>
          <w:szCs w:val="18"/>
        </w:rPr>
        <w:t>'start station id'</w:t>
      </w:r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>]</w:t>
      </w:r>
    </w:p>
    <w:p w14:paraId="0F863F27" w14:textId="59C40570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destination = </w:t>
      </w:r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[</w:t>
      </w:r>
      <w:proofErr w:type="gramEnd"/>
      <w:r w:rsidRPr="009727DE">
        <w:rPr>
          <w:rFonts w:asciiTheme="minorHAnsi" w:hAnsiTheme="minorHAnsi" w:cstheme="minorHAnsi"/>
          <w:color w:val="CE9178"/>
          <w:sz w:val="18"/>
          <w:szCs w:val="18"/>
        </w:rPr>
        <w:t>'end station id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</w:t>
      </w:r>
    </w:p>
    <w:p w14:paraId="2C316F3F" w14:textId="5F4F48C2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duration = </w:t>
      </w:r>
      <w:r w:rsidRPr="009727DE">
        <w:rPr>
          <w:rFonts w:asciiTheme="minorHAnsi" w:hAnsiTheme="minorHAnsi" w:cstheme="minorHAnsi"/>
          <w:color w:val="4EC9B0"/>
          <w:sz w:val="18"/>
          <w:szCs w:val="18"/>
        </w:rPr>
        <w:t>in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trip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tripduration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)</w:t>
      </w:r>
    </w:p>
    <w:p w14:paraId="7F858093" w14:textId="13996F51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addSta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origin)</w:t>
      </w:r>
    </w:p>
    <w:p w14:paraId="3FA28C8D" w14:textId="1EB1F11A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addSta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destination)</w:t>
      </w:r>
    </w:p>
    <w:p w14:paraId="6C5DA13A" w14:textId="4B2E8153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addConnec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origin, destination, duration)</w:t>
      </w:r>
    </w:p>
    <w:p w14:paraId="2359D106" w14:textId="3489FE62" w:rsidR="00923993" w:rsidRPr="009727DE" w:rsidRDefault="00923993" w:rsidP="000A585A">
      <w:pPr>
        <w:rPr>
          <w:rFonts w:asciiTheme="minorHAnsi" w:hAnsiTheme="minorHAnsi" w:cstheme="minorHAnsi"/>
        </w:rPr>
      </w:pPr>
    </w:p>
    <w:p w14:paraId="063D5208" w14:textId="0477EE7D" w:rsidR="00E637D6" w:rsidRPr="00222BD5" w:rsidRDefault="00AA4747" w:rsidP="00FD493B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Cada estación se agrega como un vértice al grafo, si es que </w:t>
      </w:r>
      <w:r w:rsidR="6D39E323" w:rsidRPr="00222BD5">
        <w:rPr>
          <w:rFonts w:asciiTheme="minorHAnsi" w:hAnsiTheme="minorHAnsi" w:cstheme="minorBidi"/>
          <w:lang w:val="es-CO"/>
        </w:rPr>
        <w:t>a</w:t>
      </w:r>
      <w:r w:rsidR="256D7D35" w:rsidRPr="00222BD5">
        <w:rPr>
          <w:rFonts w:asciiTheme="minorHAnsi" w:hAnsiTheme="minorHAnsi" w:cstheme="minorBidi"/>
          <w:lang w:val="es-CO"/>
        </w:rPr>
        <w:t>ú</w:t>
      </w:r>
      <w:r w:rsidR="6D39E323" w:rsidRPr="00222BD5">
        <w:rPr>
          <w:rFonts w:asciiTheme="minorHAnsi" w:hAnsiTheme="minorHAnsi" w:cstheme="minorBidi"/>
          <w:lang w:val="es-CO"/>
        </w:rPr>
        <w:t>n</w:t>
      </w:r>
      <w:r w:rsidRPr="00222BD5">
        <w:rPr>
          <w:rFonts w:asciiTheme="minorHAnsi" w:hAnsiTheme="minorHAnsi" w:cstheme="minorBidi"/>
          <w:lang w:val="es-CO"/>
        </w:rPr>
        <w:t xml:space="preserve"> no existe.</w:t>
      </w:r>
    </w:p>
    <w:p w14:paraId="0927BBBE" w14:textId="7FF2DD56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proofErr w:type="spellStart"/>
      <w:r w:rsidRPr="00222BD5">
        <w:rPr>
          <w:rFonts w:asciiTheme="minorHAnsi" w:hAnsiTheme="minorHAnsi" w:cstheme="minorHAnsi"/>
          <w:color w:val="569CD6"/>
          <w:sz w:val="18"/>
          <w:szCs w:val="18"/>
          <w:lang w:val="es-CO"/>
        </w:rPr>
        <w:t>def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proofErr w:type="gramStart"/>
      <w:r w:rsidRPr="00222BD5">
        <w:rPr>
          <w:rFonts w:asciiTheme="minorHAnsi" w:hAnsiTheme="minorHAnsi" w:cstheme="minorHAnsi"/>
          <w:color w:val="DCDCAA"/>
          <w:sz w:val="18"/>
          <w:szCs w:val="18"/>
          <w:lang w:val="es-CO"/>
        </w:rPr>
        <w:t>addStation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proofErr w:type="gramEnd"/>
      <w:r w:rsidR="001974B8"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citibike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22BD5">
        <w:rPr>
          <w:rFonts w:asciiTheme="minorHAnsi" w:hAnsiTheme="minorHAnsi" w:cstheme="minorHAnsi"/>
          <w:color w:val="9CDCFE"/>
          <w:sz w:val="18"/>
          <w:szCs w:val="18"/>
          <w:lang w:val="es-CO"/>
        </w:rPr>
        <w:t>stationid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):</w:t>
      </w:r>
    </w:p>
    <w:p w14:paraId="545A1787" w14:textId="77777777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"""</w:t>
      </w:r>
    </w:p>
    <w:p w14:paraId="1F457607" w14:textId="77777777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Adiciona una estación como un </w:t>
      </w:r>
      <w:proofErr w:type="spellStart"/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vertice</w:t>
      </w:r>
      <w:proofErr w:type="spellEnd"/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del grafo</w:t>
      </w:r>
    </w:p>
    <w:p w14:paraId="5D1F2A5A" w14:textId="2B9A7C3D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0FA8ABA5" w14:textId="2C9D7148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no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containsVertex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‘graph</w:t>
      </w:r>
      <w:r w:rsidR="00AC0703" w:rsidRPr="009727DE">
        <w:rPr>
          <w:rFonts w:asciiTheme="minorHAnsi" w:hAnsiTheme="minorHAnsi" w:cstheme="minorHAnsi"/>
          <w:color w:val="CE9178"/>
          <w:sz w:val="18"/>
          <w:szCs w:val="18"/>
        </w:rPr>
        <w:t>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,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tationid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54CD9076" w14:textId="15C41745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insertVertex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="00AC0703" w:rsidRPr="009727DE">
        <w:rPr>
          <w:rFonts w:asciiTheme="minorHAnsi" w:hAnsiTheme="minorHAnsi" w:cstheme="minorHAnsi"/>
          <w:color w:val="CE9178"/>
          <w:sz w:val="18"/>
          <w:szCs w:val="18"/>
        </w:rPr>
        <w:t>‘graph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,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tationid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46A2FED5" w14:textId="45268E12" w:rsidR="00925F6A" w:rsidRPr="00222BD5" w:rsidRDefault="00090265" w:rsidP="00D57F94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proofErr w:type="spellStart"/>
      <w:r w:rsidRPr="00222BD5">
        <w:rPr>
          <w:rFonts w:asciiTheme="minorHAnsi" w:hAnsiTheme="minorHAnsi" w:cstheme="minorBidi"/>
          <w:color w:val="C586C0"/>
          <w:sz w:val="18"/>
          <w:szCs w:val="18"/>
          <w:lang w:val="es-CO"/>
        </w:rPr>
        <w:t>return</w:t>
      </w:r>
      <w:proofErr w:type="spellEnd"/>
      <w:r w:rsidRPr="00222BD5">
        <w:rPr>
          <w:rFonts w:asciiTheme="minorHAnsi" w:hAnsiTheme="minorHAnsi" w:cstheme="minorBidi"/>
          <w:color w:val="D4D4D4"/>
          <w:sz w:val="18"/>
          <w:szCs w:val="18"/>
          <w:lang w:val="es-CO"/>
        </w:rPr>
        <w:t xml:space="preserve"> </w:t>
      </w:r>
      <w:proofErr w:type="spellStart"/>
      <w:r w:rsidR="001974B8" w:rsidRPr="00222BD5">
        <w:rPr>
          <w:rFonts w:asciiTheme="minorHAnsi" w:hAnsiTheme="minorHAnsi" w:cstheme="minorBidi"/>
          <w:color w:val="D4D4D4"/>
          <w:sz w:val="18"/>
          <w:szCs w:val="18"/>
          <w:lang w:val="es-CO"/>
        </w:rPr>
        <w:t>citibike</w:t>
      </w:r>
      <w:proofErr w:type="spellEnd"/>
    </w:p>
    <w:p w14:paraId="0FE0ABC5" w14:textId="271CBF31" w:rsidR="00D934DA" w:rsidRPr="00222BD5" w:rsidRDefault="00AA4747" w:rsidP="00FD493B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Se adiciona un</w:t>
      </w:r>
      <w:r w:rsidR="00925F6A" w:rsidRPr="00222BD5">
        <w:rPr>
          <w:rFonts w:asciiTheme="minorHAnsi" w:hAnsiTheme="minorHAnsi" w:cstheme="minorBidi"/>
          <w:lang w:val="es-CO"/>
        </w:rPr>
        <w:t xml:space="preserve"> arco al grafo que representa un </w:t>
      </w:r>
      <w:r w:rsidR="6B6E9029" w:rsidRPr="00222BD5">
        <w:rPr>
          <w:rFonts w:asciiTheme="minorHAnsi" w:hAnsiTheme="minorHAnsi" w:cstheme="minorBidi"/>
          <w:lang w:val="es-CO"/>
        </w:rPr>
        <w:t>viaje</w:t>
      </w:r>
      <w:r w:rsidR="00925F6A" w:rsidRPr="00222BD5">
        <w:rPr>
          <w:rFonts w:asciiTheme="minorHAnsi" w:hAnsiTheme="minorHAnsi" w:cstheme="minorBidi"/>
          <w:lang w:val="es-CO"/>
        </w:rPr>
        <w:t xml:space="preserve"> entre dos estaciones</w:t>
      </w:r>
      <w:r w:rsidR="00073E4D" w:rsidRPr="00222BD5">
        <w:rPr>
          <w:rFonts w:asciiTheme="minorHAnsi" w:hAnsiTheme="minorHAnsi" w:cstheme="minorBidi"/>
          <w:lang w:val="es-CO"/>
        </w:rPr>
        <w:t xml:space="preserve">, el peso es la duración </w:t>
      </w:r>
      <w:proofErr w:type="gramStart"/>
      <w:r w:rsidR="00073E4D" w:rsidRPr="00222BD5">
        <w:rPr>
          <w:rFonts w:asciiTheme="minorHAnsi" w:hAnsiTheme="minorHAnsi" w:cstheme="minorBidi"/>
          <w:lang w:val="es-CO"/>
        </w:rPr>
        <w:t xml:space="preserve">del </w:t>
      </w:r>
      <w:r w:rsidR="2760C41C" w:rsidRPr="00222BD5">
        <w:rPr>
          <w:rFonts w:asciiTheme="minorHAnsi" w:hAnsiTheme="minorHAnsi" w:cstheme="minorBidi"/>
          <w:lang w:val="es-CO"/>
        </w:rPr>
        <w:t>mismo</w:t>
      </w:r>
      <w:proofErr w:type="gramEnd"/>
      <w:r w:rsidR="00073E4D" w:rsidRPr="00222BD5">
        <w:rPr>
          <w:rFonts w:asciiTheme="minorHAnsi" w:hAnsiTheme="minorHAnsi" w:cstheme="minorBidi"/>
          <w:lang w:val="es-CO"/>
        </w:rPr>
        <w:t>. Tenga en cuenta que</w:t>
      </w:r>
      <w:r w:rsidR="5942FD1B" w:rsidRPr="00222BD5">
        <w:rPr>
          <w:rFonts w:asciiTheme="minorHAnsi" w:hAnsiTheme="minorHAnsi" w:cstheme="minorBidi"/>
          <w:lang w:val="es-CO"/>
        </w:rPr>
        <w:t>,</w:t>
      </w:r>
      <w:r w:rsidR="00073E4D" w:rsidRPr="00222BD5">
        <w:rPr>
          <w:rFonts w:asciiTheme="minorHAnsi" w:hAnsiTheme="minorHAnsi" w:cstheme="minorBidi"/>
          <w:lang w:val="es-CO"/>
        </w:rPr>
        <w:t xml:space="preserve"> en el reto, pueden llegar muchos viajes entre un par de estaciones y debe guardar el promedio de las duraciones como peso del arco. Por ahora como ejemplo puede probar solo con un valor.</w:t>
      </w:r>
    </w:p>
    <w:p w14:paraId="1BAA1EE9" w14:textId="77777777" w:rsidR="00D934DA" w:rsidRPr="00222BD5" w:rsidRDefault="00D934DA">
      <w:pPr>
        <w:spacing w:after="160" w:line="259" w:lineRule="auto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br w:type="page"/>
      </w:r>
    </w:p>
    <w:p w14:paraId="41EF015F" w14:textId="38946383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lastRenderedPageBreak/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addConnec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orig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estinatio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uratio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091475AD" w14:textId="77777777" w:rsidR="00A43B98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"""</w:t>
      </w:r>
    </w:p>
    <w:p w14:paraId="70F3315B" w14:textId="77777777" w:rsidR="00A43B98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Adiciona un arco entre dos estaciones</w:t>
      </w:r>
    </w:p>
    <w:p w14:paraId="3CB96326" w14:textId="77777777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2F1D82A5" w14:textId="62228DEE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edge =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getEdge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graph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, origin, destination)</w:t>
      </w:r>
    </w:p>
    <w:p w14:paraId="1A29C59E" w14:textId="77777777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edge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is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Non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:</w:t>
      </w:r>
    </w:p>
    <w:p w14:paraId="4F8EF16D" w14:textId="52FDF10D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addEdge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analyzer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graph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, origin, destination, duration)</w:t>
      </w:r>
    </w:p>
    <w:p w14:paraId="29918362" w14:textId="47C16CA4" w:rsidR="009C74E6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9CDCFE"/>
          <w:sz w:val="18"/>
          <w:szCs w:val="18"/>
          <w:lang w:val="es-CO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222BD5">
        <w:rPr>
          <w:rFonts w:asciiTheme="minorHAnsi" w:hAnsiTheme="minorHAnsi" w:cstheme="minorHAnsi"/>
          <w:color w:val="C586C0"/>
          <w:sz w:val="18"/>
          <w:szCs w:val="18"/>
          <w:lang w:val="es-CO"/>
        </w:rPr>
        <w:t>return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r w:rsidRPr="00222BD5">
        <w:rPr>
          <w:rFonts w:asciiTheme="minorHAnsi" w:hAnsiTheme="minorHAnsi" w:cstheme="minorHAnsi"/>
          <w:color w:val="9CDCFE"/>
          <w:sz w:val="18"/>
          <w:szCs w:val="18"/>
          <w:lang w:val="es-CO"/>
        </w:rPr>
        <w:t>citibike</w:t>
      </w:r>
      <w:proofErr w:type="spellEnd"/>
    </w:p>
    <w:p w14:paraId="751C70F4" w14:textId="32BAA959" w:rsidR="00EC06A7" w:rsidRPr="00222BD5" w:rsidRDefault="00AA4747" w:rsidP="00222BD5">
      <w:pPr>
        <w:spacing w:after="240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i/>
          <w:iCs/>
          <w:lang w:val="es-CO"/>
        </w:rPr>
        <w:t>NOTA:</w:t>
      </w:r>
      <w:r w:rsidRPr="00222BD5">
        <w:rPr>
          <w:rFonts w:asciiTheme="minorHAnsi" w:hAnsiTheme="minorHAnsi" w:cstheme="minorBidi"/>
          <w:lang w:val="es-CO"/>
        </w:rPr>
        <w:t xml:space="preserve"> Est</w:t>
      </w:r>
      <w:r w:rsidR="001F5C70" w:rsidRPr="00222BD5">
        <w:rPr>
          <w:rFonts w:asciiTheme="minorHAnsi" w:hAnsiTheme="minorHAnsi" w:cstheme="minorBidi"/>
          <w:lang w:val="es-CO"/>
        </w:rPr>
        <w:t xml:space="preserve">e </w:t>
      </w:r>
      <w:r w:rsidR="5361B4CA" w:rsidRPr="00222BD5">
        <w:rPr>
          <w:rFonts w:asciiTheme="minorHAnsi" w:hAnsiTheme="minorHAnsi" w:cstheme="minorBidi"/>
          <w:lang w:val="es-CO"/>
        </w:rPr>
        <w:t>c</w:t>
      </w:r>
      <w:r w:rsidR="6A7DC810" w:rsidRPr="00222BD5">
        <w:rPr>
          <w:rFonts w:asciiTheme="minorHAnsi" w:hAnsiTheme="minorHAnsi" w:cstheme="minorBidi"/>
          <w:lang w:val="es-CO"/>
        </w:rPr>
        <w:t>ódigo</w:t>
      </w:r>
      <w:r w:rsidR="001F5C70" w:rsidRPr="00222BD5">
        <w:rPr>
          <w:rFonts w:asciiTheme="minorHAnsi" w:hAnsiTheme="minorHAnsi" w:cstheme="minorBidi"/>
          <w:lang w:val="es-CO"/>
        </w:rPr>
        <w:t xml:space="preserve"> es solo un ejemplo de cómo se puede realizar, usted puede y debe modificarlo para el propósito del reto 4</w:t>
      </w:r>
      <w:r w:rsidR="18B70224" w:rsidRPr="00222BD5">
        <w:rPr>
          <w:rFonts w:asciiTheme="minorHAnsi" w:hAnsiTheme="minorHAnsi" w:cstheme="minorBidi"/>
          <w:lang w:val="es-CO"/>
        </w:rPr>
        <w:t>.</w:t>
      </w:r>
    </w:p>
    <w:p w14:paraId="69EF3655" w14:textId="77777777" w:rsidR="00222BD5" w:rsidRPr="00222BD5" w:rsidRDefault="00073E4D" w:rsidP="00222BD5">
      <w:pPr>
        <w:spacing w:after="240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Implemente la opción 1 del menú, para inicializar el grafo</w:t>
      </w:r>
      <w:r w:rsidR="030AEE17" w:rsidRPr="00222BD5">
        <w:rPr>
          <w:rFonts w:asciiTheme="minorHAnsi" w:hAnsiTheme="minorHAnsi" w:cstheme="minorBidi"/>
          <w:lang w:val="es-CO"/>
        </w:rPr>
        <w:t>;</w:t>
      </w:r>
      <w:r w:rsidRPr="00222BD5">
        <w:rPr>
          <w:rFonts w:asciiTheme="minorHAnsi" w:hAnsiTheme="minorHAnsi" w:cstheme="minorBidi"/>
          <w:lang w:val="es-CO"/>
        </w:rPr>
        <w:t xml:space="preserve"> es decir</w:t>
      </w:r>
      <w:r w:rsidR="53BD2ED2" w:rsidRPr="00222BD5">
        <w:rPr>
          <w:rFonts w:asciiTheme="minorHAnsi" w:hAnsiTheme="minorHAnsi" w:cstheme="minorBidi"/>
          <w:lang w:val="es-CO"/>
        </w:rPr>
        <w:t>,</w:t>
      </w:r>
      <w:r w:rsidRPr="00222BD5">
        <w:rPr>
          <w:rFonts w:asciiTheme="minorHAnsi" w:hAnsiTheme="minorHAnsi" w:cstheme="minorBidi"/>
          <w:lang w:val="es-CO"/>
        </w:rPr>
        <w:t xml:space="preserve"> conecte la vista, el controlador y el modelo.</w:t>
      </w:r>
    </w:p>
    <w:p w14:paraId="7F133768" w14:textId="54B975F6" w:rsidR="00073E4D" w:rsidRPr="00222BD5" w:rsidRDefault="00073E4D" w:rsidP="00222BD5">
      <w:pPr>
        <w:pStyle w:val="Heading2"/>
        <w:rPr>
          <w:rFonts w:cstheme="minorBidi"/>
          <w:lang w:val="es-CO"/>
        </w:rPr>
      </w:pPr>
      <w:r w:rsidRPr="00222BD5">
        <w:rPr>
          <w:lang w:val="es-CO"/>
        </w:rPr>
        <w:t>Cargue de los archivos</w:t>
      </w:r>
    </w:p>
    <w:p w14:paraId="141149D6" w14:textId="4AF99520" w:rsidR="007433C6" w:rsidRPr="00222BD5" w:rsidRDefault="008735E5" w:rsidP="009A7928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Para el reto 4, se deben cargar todos los archivos *.CSV que se encuentren en el directorio Data del proyecto</w:t>
      </w:r>
      <w:r w:rsidR="007433C6" w:rsidRPr="00222BD5">
        <w:rPr>
          <w:rFonts w:asciiTheme="minorHAnsi" w:hAnsiTheme="minorHAnsi" w:cstheme="minorBidi"/>
          <w:lang w:val="es-CO"/>
        </w:rPr>
        <w:t xml:space="preserve"> (sin importar su nombre).</w:t>
      </w:r>
      <w:r w:rsidR="005E27FC" w:rsidRPr="00222BD5">
        <w:rPr>
          <w:rFonts w:asciiTheme="minorHAnsi" w:hAnsiTheme="minorHAnsi" w:cstheme="minorBidi"/>
          <w:lang w:val="es-CO"/>
        </w:rPr>
        <w:t xml:space="preserve"> </w:t>
      </w:r>
      <w:r w:rsidR="007433C6" w:rsidRPr="00222BD5">
        <w:rPr>
          <w:rFonts w:asciiTheme="minorHAnsi" w:hAnsiTheme="minorHAnsi" w:cstheme="minorBidi"/>
          <w:lang w:val="es-CO"/>
        </w:rPr>
        <w:t>Para esto, en el controlador puede utilizar funciones como las que se presentan en este ejemplo:</w:t>
      </w:r>
    </w:p>
    <w:p w14:paraId="0A22BB5D" w14:textId="467DE282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loadTrip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717A99E7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fo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filename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os.listdir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f.data_di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076F18D3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filename.endswith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.csv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4C180B54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gram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prin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gramEnd"/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Cargando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archivo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>: 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+ filename)</w:t>
      </w:r>
    </w:p>
    <w:p w14:paraId="51776397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load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analyzer, filename)</w:t>
      </w:r>
    </w:p>
    <w:p w14:paraId="7B3F1272" w14:textId="57BAA93D" w:rsidR="00263A88" w:rsidRPr="009727DE" w:rsidRDefault="00560417" w:rsidP="55AE579F">
      <w:pPr>
        <w:shd w:val="clear" w:color="auto" w:fill="1E1E1E"/>
        <w:spacing w:after="240"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Bid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analyzer</w:t>
      </w:r>
    </w:p>
    <w:p w14:paraId="6C55A53E" w14:textId="3C9E1450" w:rsidR="55AE579F" w:rsidRPr="009727DE" w:rsidRDefault="55AE579F" w:rsidP="55AE579F">
      <w:pPr>
        <w:shd w:val="clear" w:color="auto" w:fill="1E1E1E"/>
        <w:spacing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</w:p>
    <w:p w14:paraId="42B5508B" w14:textId="00E6F86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load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40DFC00F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676FDDB1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746F3E"/>
          <w:sz w:val="18"/>
          <w:szCs w:val="18"/>
        </w:rPr>
        <w:t xml:space="preserve">    """</w:t>
      </w:r>
    </w:p>
    <w:p w14:paraId="4998ADDC" w14:textId="3F023BBD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=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f.data_di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+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</w:p>
    <w:p w14:paraId="0152B39B" w14:textId="56A29BEB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input_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=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sv.DictReader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r w:rsidRPr="009727DE">
        <w:rPr>
          <w:rFonts w:asciiTheme="minorHAnsi" w:hAnsiTheme="minorHAnsi" w:cstheme="minorHAnsi"/>
          <w:color w:val="DCDCAA"/>
          <w:sz w:val="18"/>
          <w:szCs w:val="18"/>
        </w:rPr>
        <w:t>ope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encoding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"utf-8"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,</w:t>
      </w:r>
    </w:p>
    <w:p w14:paraId="5CC0FD40" w14:textId="16555EFE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elimite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","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72C06613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fo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trip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input_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:</w:t>
      </w:r>
    </w:p>
    <w:p w14:paraId="5A18ECCC" w14:textId="336D4EF2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model.addTrip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trip)</w:t>
      </w:r>
    </w:p>
    <w:p w14:paraId="56A45859" w14:textId="441C1985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Bid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Bidi"/>
          <w:color w:val="D4D4D4"/>
          <w:sz w:val="18"/>
          <w:szCs w:val="18"/>
        </w:rPr>
        <w:t>citibike</w:t>
      </w:r>
      <w:proofErr w:type="spellEnd"/>
    </w:p>
    <w:p w14:paraId="1CF1024B" w14:textId="64F1A89F" w:rsidR="007433C6" w:rsidRPr="009727DE" w:rsidRDefault="007433C6" w:rsidP="00EC06A7">
      <w:pPr>
        <w:rPr>
          <w:rFonts w:asciiTheme="minorHAnsi" w:hAnsiTheme="minorHAnsi" w:cstheme="minorHAnsi"/>
        </w:rPr>
      </w:pPr>
    </w:p>
    <w:p w14:paraId="25DED080" w14:textId="11B72739" w:rsidR="007433C6" w:rsidRPr="00222BD5" w:rsidRDefault="00772857" w:rsidP="17140E86">
      <w:pPr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i/>
          <w:iCs/>
          <w:lang w:val="es-CO"/>
        </w:rPr>
        <w:t>NOTA:</w:t>
      </w:r>
      <w:r w:rsidRPr="00222BD5">
        <w:rPr>
          <w:rFonts w:asciiTheme="minorHAnsi" w:hAnsiTheme="minorHAnsi" w:cstheme="minorBidi"/>
          <w:lang w:val="es-CO"/>
        </w:rPr>
        <w:t xml:space="preserve"> </w:t>
      </w:r>
      <w:r w:rsidR="005E27FC" w:rsidRPr="00222BD5">
        <w:rPr>
          <w:rFonts w:asciiTheme="minorHAnsi" w:hAnsiTheme="minorHAnsi" w:cstheme="minorBidi"/>
          <w:lang w:val="es-CO"/>
        </w:rPr>
        <w:t xml:space="preserve">Este es solo un ejemplo de </w:t>
      </w:r>
      <w:r w:rsidR="731EE3F8" w:rsidRPr="00222BD5">
        <w:rPr>
          <w:rFonts w:asciiTheme="minorHAnsi" w:hAnsiTheme="minorHAnsi" w:cstheme="minorBidi"/>
          <w:lang w:val="es-CO"/>
        </w:rPr>
        <w:t>cómo</w:t>
      </w:r>
      <w:r w:rsidR="005E27FC" w:rsidRPr="00222BD5">
        <w:rPr>
          <w:rFonts w:asciiTheme="minorHAnsi" w:hAnsiTheme="minorHAnsi" w:cstheme="minorBidi"/>
          <w:lang w:val="es-CO"/>
        </w:rPr>
        <w:t xml:space="preserve"> se pueden leer todos los archivos de un directorio. Usted puede modificarlo o implementarlo como considere necesario.</w:t>
      </w:r>
      <w:r w:rsidR="006D7671" w:rsidRPr="00222BD5">
        <w:rPr>
          <w:rFonts w:asciiTheme="minorHAnsi" w:hAnsiTheme="minorHAnsi" w:cstheme="minorBidi"/>
          <w:lang w:val="es-CO"/>
        </w:rPr>
        <w:t xml:space="preserve"> (</w:t>
      </w:r>
      <w:proofErr w:type="spellStart"/>
      <w:r w:rsidR="006D7671" w:rsidRPr="00222BD5">
        <w:rPr>
          <w:rFonts w:asciiTheme="minorHAnsi" w:hAnsiTheme="minorHAnsi" w:cstheme="minorBidi"/>
          <w:lang w:val="es-CO"/>
        </w:rPr>
        <w:t>cf.data_dir</w:t>
      </w:r>
      <w:proofErr w:type="spellEnd"/>
      <w:r w:rsidR="006D7671" w:rsidRPr="00222BD5">
        <w:rPr>
          <w:rFonts w:asciiTheme="minorHAnsi" w:hAnsiTheme="minorHAnsi" w:cstheme="minorBidi"/>
          <w:lang w:val="es-CO"/>
        </w:rPr>
        <w:t xml:space="preserve"> </w:t>
      </w:r>
      <w:r w:rsidR="061B9C80" w:rsidRPr="00222BD5">
        <w:rPr>
          <w:rFonts w:asciiTheme="minorHAnsi" w:hAnsiTheme="minorHAnsi" w:cstheme="minorBidi"/>
          <w:lang w:val="es-CO"/>
        </w:rPr>
        <w:t>está</w:t>
      </w:r>
      <w:r w:rsidR="006D7671" w:rsidRPr="00222BD5">
        <w:rPr>
          <w:rFonts w:asciiTheme="minorHAnsi" w:hAnsiTheme="minorHAnsi" w:cstheme="minorBidi"/>
          <w:lang w:val="es-CO"/>
        </w:rPr>
        <w:t xml:space="preserve"> definido en el archivo config.py</w:t>
      </w:r>
      <w:r w:rsidR="00B521CA" w:rsidRPr="00222BD5">
        <w:rPr>
          <w:rFonts w:asciiTheme="minorHAnsi" w:hAnsiTheme="minorHAnsi" w:cstheme="minorBidi"/>
          <w:lang w:val="es-CO"/>
        </w:rPr>
        <w:t xml:space="preserve">. –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import</w:t>
      </w:r>
      <w:proofErr w:type="spellEnd"/>
      <w:r w:rsidR="00B521CA" w:rsidRPr="00222BD5">
        <w:rPr>
          <w:rFonts w:asciiTheme="minorHAnsi" w:hAnsiTheme="minorHAnsi" w:cstheme="minorBidi"/>
          <w:lang w:val="es-CO"/>
        </w:rPr>
        <w:t xml:space="preserve">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config</w:t>
      </w:r>
      <w:proofErr w:type="spellEnd"/>
      <w:r w:rsidR="00B521CA" w:rsidRPr="00222BD5">
        <w:rPr>
          <w:rFonts w:asciiTheme="minorHAnsi" w:hAnsiTheme="minorHAnsi" w:cstheme="minorBidi"/>
          <w:lang w:val="es-CO"/>
        </w:rPr>
        <w:t xml:space="preserve"> as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cf</w:t>
      </w:r>
      <w:proofErr w:type="spellEnd"/>
      <w:r w:rsidR="006D7671" w:rsidRPr="00222BD5">
        <w:rPr>
          <w:rFonts w:asciiTheme="minorHAnsi" w:hAnsiTheme="minorHAnsi" w:cstheme="minorBidi"/>
          <w:lang w:val="es-CO"/>
        </w:rPr>
        <w:t>)</w:t>
      </w:r>
    </w:p>
    <w:p w14:paraId="1E9BBED5" w14:textId="74349614" w:rsidR="007433C6" w:rsidRPr="00222BD5" w:rsidRDefault="007433C6" w:rsidP="00EC06A7">
      <w:pPr>
        <w:rPr>
          <w:rFonts w:asciiTheme="minorHAnsi" w:hAnsiTheme="minorHAnsi" w:cstheme="minorHAnsi"/>
          <w:lang w:val="es-CO"/>
        </w:rPr>
      </w:pPr>
    </w:p>
    <w:p w14:paraId="6C42A671" w14:textId="78EB264B" w:rsidR="003B7717" w:rsidRPr="00222BD5" w:rsidRDefault="005A668B" w:rsidP="00960984">
      <w:pPr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En este punto pruebe inicialmente con uno de los 4 archivos CSV que descargaron del sitio del curso</w:t>
      </w:r>
      <w:r w:rsidR="003B7717" w:rsidRPr="00222BD5">
        <w:rPr>
          <w:rFonts w:asciiTheme="minorHAnsi" w:hAnsiTheme="minorHAnsi" w:cstheme="minorBidi"/>
          <w:lang w:val="es-CO"/>
        </w:rPr>
        <w:t>.</w:t>
      </w:r>
    </w:p>
    <w:p w14:paraId="722DDC92" w14:textId="59CBBE35" w:rsidR="003B7717" w:rsidRPr="00222BD5" w:rsidRDefault="003B7717" w:rsidP="00960984">
      <w:pPr>
        <w:pStyle w:val="Heading2"/>
        <w:rPr>
          <w:lang w:val="es-CO"/>
        </w:rPr>
      </w:pPr>
      <w:r w:rsidRPr="00222BD5">
        <w:rPr>
          <w:lang w:val="es-CO"/>
        </w:rPr>
        <w:lastRenderedPageBreak/>
        <w:t>Cálculo de componentes conectados</w:t>
      </w:r>
    </w:p>
    <w:p w14:paraId="04940FDB" w14:textId="5B26A6BD" w:rsidR="005260A4" w:rsidRPr="00222BD5" w:rsidRDefault="00C35228" w:rsidP="00A5453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Una vez que tengan el grafo con las estaciones y rutas cargadas, el siguiente paso es calcular el número de componentes fuertemente conectados del grafo.</w:t>
      </w:r>
    </w:p>
    <w:p w14:paraId="545E1F88" w14:textId="5E5D48AA" w:rsidR="00C35228" w:rsidRPr="00222BD5" w:rsidRDefault="00C35228" w:rsidP="00A5453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Para ello deben utilizar </w:t>
      </w:r>
      <w:r w:rsidR="00B85F75" w:rsidRPr="00222BD5">
        <w:rPr>
          <w:rFonts w:asciiTheme="minorHAnsi" w:hAnsiTheme="minorHAnsi" w:cstheme="minorHAnsi"/>
          <w:lang w:val="es-CO"/>
        </w:rPr>
        <w:t xml:space="preserve">el algoritmo de </w:t>
      </w:r>
      <w:proofErr w:type="spellStart"/>
      <w:r w:rsidR="00B85F75" w:rsidRPr="00222BD5">
        <w:rPr>
          <w:rFonts w:asciiTheme="minorHAnsi" w:hAnsiTheme="minorHAnsi" w:cstheme="minorHAnsi"/>
          <w:lang w:val="es-CO"/>
        </w:rPr>
        <w:t>Kosaraju</w:t>
      </w:r>
      <w:proofErr w:type="spellEnd"/>
      <w:r w:rsidR="0051593E" w:rsidRPr="00222BD5">
        <w:rPr>
          <w:rFonts w:asciiTheme="minorHAnsi" w:hAnsiTheme="minorHAnsi" w:cstheme="minorHAnsi"/>
          <w:lang w:val="es-CO"/>
        </w:rPr>
        <w:t>, el cual pueden importar de la siguiente manera:</w:t>
      </w:r>
    </w:p>
    <w:p w14:paraId="0B540E1D" w14:textId="7A5F7943" w:rsidR="0017568C" w:rsidRPr="009727DE" w:rsidRDefault="00A708F2" w:rsidP="00A708F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C586C0"/>
          <w:sz w:val="18"/>
          <w:szCs w:val="18"/>
        </w:rPr>
        <w:t>from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DISClib.Algorithms.Graphs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mpor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</w:t>
      </w:r>
      <w:proofErr w:type="spellEnd"/>
    </w:p>
    <w:p w14:paraId="0682C5A3" w14:textId="48738CD9" w:rsidR="0017568C" w:rsidRPr="00222BD5" w:rsidRDefault="00A07412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Para utiliz</w:t>
      </w:r>
      <w:r w:rsidR="00001832" w:rsidRPr="00222BD5">
        <w:rPr>
          <w:rFonts w:asciiTheme="minorHAnsi" w:hAnsiTheme="minorHAnsi" w:cstheme="minorBidi"/>
          <w:lang w:val="es-CO"/>
        </w:rPr>
        <w:t>a</w:t>
      </w:r>
      <w:r w:rsidRPr="00222BD5">
        <w:rPr>
          <w:rFonts w:asciiTheme="minorHAnsi" w:hAnsiTheme="minorHAnsi" w:cstheme="minorBidi"/>
          <w:lang w:val="es-CO"/>
        </w:rPr>
        <w:t xml:space="preserve">r el algoritmo </w:t>
      </w:r>
      <w:r w:rsidR="00001832" w:rsidRPr="00222BD5">
        <w:rPr>
          <w:rFonts w:asciiTheme="minorHAnsi" w:hAnsiTheme="minorHAnsi" w:cstheme="minorBidi"/>
          <w:lang w:val="es-CO"/>
        </w:rPr>
        <w:t xml:space="preserve">de </w:t>
      </w:r>
      <w:proofErr w:type="spellStart"/>
      <w:r w:rsidR="00001832" w:rsidRPr="00222BD5">
        <w:rPr>
          <w:rFonts w:asciiTheme="minorHAnsi" w:hAnsiTheme="minorHAnsi" w:cstheme="minorBidi"/>
          <w:lang w:val="es-CO"/>
        </w:rPr>
        <w:t>Kosaraju</w:t>
      </w:r>
      <w:proofErr w:type="spellEnd"/>
      <w:r w:rsidR="008F6C51" w:rsidRPr="00222BD5">
        <w:rPr>
          <w:rFonts w:asciiTheme="minorHAnsi" w:hAnsiTheme="minorHAnsi" w:cstheme="minorBidi"/>
          <w:lang w:val="es-CO"/>
        </w:rPr>
        <w:t>, puede utilizar la</w:t>
      </w:r>
      <w:r w:rsidR="00A1690E" w:rsidRPr="00222BD5">
        <w:rPr>
          <w:rFonts w:asciiTheme="minorHAnsi" w:hAnsiTheme="minorHAnsi" w:cstheme="minorBidi"/>
          <w:lang w:val="es-CO"/>
        </w:rPr>
        <w:t>s</w:t>
      </w:r>
      <w:r w:rsidR="008F6C51" w:rsidRPr="00222BD5">
        <w:rPr>
          <w:rFonts w:asciiTheme="minorHAnsi" w:hAnsiTheme="minorHAnsi" w:cstheme="minorBidi"/>
          <w:lang w:val="es-CO"/>
        </w:rPr>
        <w:t xml:space="preserve"> siguiente</w:t>
      </w:r>
      <w:r w:rsidR="00A1690E" w:rsidRPr="00222BD5">
        <w:rPr>
          <w:rFonts w:asciiTheme="minorHAnsi" w:hAnsiTheme="minorHAnsi" w:cstheme="minorBidi"/>
          <w:lang w:val="es-CO"/>
        </w:rPr>
        <w:t>s</w:t>
      </w:r>
      <w:r w:rsidR="008F6C51" w:rsidRPr="00222BD5">
        <w:rPr>
          <w:rFonts w:asciiTheme="minorHAnsi" w:hAnsiTheme="minorHAnsi" w:cstheme="minorBidi"/>
          <w:lang w:val="es-CO"/>
        </w:rPr>
        <w:t xml:space="preserve"> funci</w:t>
      </w:r>
      <w:r w:rsidR="00A1690E" w:rsidRPr="00222BD5">
        <w:rPr>
          <w:rFonts w:asciiTheme="minorHAnsi" w:hAnsiTheme="minorHAnsi" w:cstheme="minorBidi"/>
          <w:lang w:val="es-CO"/>
        </w:rPr>
        <w:t xml:space="preserve">ones. </w:t>
      </w:r>
      <w:proofErr w:type="spellStart"/>
      <w:r w:rsidR="00A1690E" w:rsidRPr="00222BD5">
        <w:rPr>
          <w:rFonts w:asciiTheme="minorHAnsi" w:hAnsiTheme="minorHAnsi" w:cstheme="minorBidi"/>
          <w:lang w:val="es-CO"/>
        </w:rPr>
        <w:t>numSCC</w:t>
      </w:r>
      <w:proofErr w:type="spellEnd"/>
      <w:r w:rsidR="00A1690E" w:rsidRPr="00222BD5">
        <w:rPr>
          <w:rFonts w:asciiTheme="minorHAnsi" w:hAnsiTheme="minorHAnsi" w:cstheme="minorBidi"/>
          <w:lang w:val="es-CO"/>
        </w:rPr>
        <w:t xml:space="preserve"> invoca el algoritmo de </w:t>
      </w:r>
      <w:proofErr w:type="spellStart"/>
      <w:r w:rsidR="00A1690E" w:rsidRPr="00222BD5">
        <w:rPr>
          <w:rFonts w:asciiTheme="minorHAnsi" w:hAnsiTheme="minorHAnsi" w:cstheme="minorBidi"/>
          <w:lang w:val="es-CO"/>
        </w:rPr>
        <w:t>Kosaraju</w:t>
      </w:r>
      <w:proofErr w:type="spellEnd"/>
      <w:r w:rsidR="00A1690E" w:rsidRPr="00222BD5">
        <w:rPr>
          <w:rFonts w:asciiTheme="minorHAnsi" w:hAnsiTheme="minorHAnsi" w:cstheme="minorBidi"/>
          <w:lang w:val="es-CO"/>
        </w:rPr>
        <w:t xml:space="preserve"> para informar cuántos componentes fuertemente conectados se encontraron. </w:t>
      </w:r>
    </w:p>
    <w:p w14:paraId="0ED2821F" w14:textId="3A57C562" w:rsidR="0017568C" w:rsidRPr="00222BD5" w:rsidRDefault="00A1690E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La segunda función informa si dos estaciones están en el mismo componente conectado</w:t>
      </w:r>
      <w:r w:rsidR="00AF08C9" w:rsidRPr="00222BD5">
        <w:rPr>
          <w:rFonts w:asciiTheme="minorHAnsi" w:hAnsiTheme="minorHAnsi" w:cstheme="minorBidi"/>
          <w:lang w:val="es-CO"/>
        </w:rPr>
        <w:t>.</w:t>
      </w:r>
    </w:p>
    <w:p w14:paraId="38A15CF9" w14:textId="2F330344" w:rsidR="00A07412" w:rsidRPr="00E953F6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E953F6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E953F6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E953F6">
        <w:rPr>
          <w:rFonts w:asciiTheme="minorHAnsi" w:hAnsiTheme="minorHAnsi" w:cstheme="minorHAnsi"/>
          <w:color w:val="DCDCAA"/>
          <w:sz w:val="18"/>
          <w:szCs w:val="18"/>
        </w:rPr>
        <w:t>numSCC</w:t>
      </w:r>
      <w:proofErr w:type="spellEnd"/>
      <w:r w:rsidRPr="00E953F6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gramEnd"/>
      <w:r w:rsidRPr="00E953F6">
        <w:rPr>
          <w:rFonts w:asciiTheme="minorHAnsi" w:hAnsiTheme="minorHAnsi" w:cstheme="minorHAnsi"/>
          <w:color w:val="9CDCFE"/>
          <w:sz w:val="18"/>
          <w:szCs w:val="18"/>
        </w:rPr>
        <w:t>graph</w:t>
      </w:r>
      <w:r w:rsidR="00EE68E1" w:rsidRPr="00E953F6">
        <w:rPr>
          <w:rFonts w:asciiTheme="minorHAnsi" w:hAnsiTheme="minorHAnsi" w:cstheme="minorHAnsi"/>
          <w:color w:val="9CDCFE"/>
          <w:sz w:val="18"/>
          <w:szCs w:val="18"/>
        </w:rPr>
        <w:t xml:space="preserve">, </w:t>
      </w:r>
      <w:proofErr w:type="spellStart"/>
      <w:r w:rsidR="00EE68E1" w:rsidRPr="00E953F6">
        <w:rPr>
          <w:rFonts w:asciiTheme="minorHAnsi" w:hAnsiTheme="minorHAnsi" w:cstheme="minorHAnsi"/>
          <w:color w:val="9CDCFE"/>
          <w:sz w:val="18"/>
          <w:szCs w:val="18"/>
        </w:rPr>
        <w:t>sc</w:t>
      </w:r>
      <w:proofErr w:type="spellEnd"/>
      <w:r w:rsidRPr="00E953F6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2178891C" w14:textId="77777777" w:rsidR="00A07412" w:rsidRPr="00E953F6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E953F6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E953F6">
        <w:rPr>
          <w:rFonts w:asciiTheme="minorHAnsi" w:hAnsiTheme="minorHAnsi" w:cstheme="minorHAnsi"/>
          <w:color w:val="D4D4D4"/>
          <w:sz w:val="18"/>
          <w:szCs w:val="18"/>
        </w:rPr>
        <w:t>sc</w:t>
      </w:r>
      <w:proofErr w:type="spellEnd"/>
      <w:r w:rsidRPr="00E953F6">
        <w:rPr>
          <w:rFonts w:asciiTheme="minorHAnsi" w:hAnsiTheme="minorHAnsi" w:cstheme="minorHAnsi"/>
          <w:color w:val="D4D4D4"/>
          <w:sz w:val="18"/>
          <w:szCs w:val="18"/>
        </w:rPr>
        <w:t xml:space="preserve"> = </w:t>
      </w:r>
      <w:proofErr w:type="spellStart"/>
      <w:proofErr w:type="gramStart"/>
      <w:r w:rsidRPr="00E953F6">
        <w:rPr>
          <w:rFonts w:asciiTheme="minorHAnsi" w:hAnsiTheme="minorHAnsi" w:cstheme="minorHAnsi"/>
          <w:color w:val="D4D4D4"/>
          <w:sz w:val="18"/>
          <w:szCs w:val="18"/>
        </w:rPr>
        <w:t>scc.KosarajuSCC</w:t>
      </w:r>
      <w:proofErr w:type="spellEnd"/>
      <w:proofErr w:type="gramEnd"/>
      <w:r w:rsidRPr="00E953F6">
        <w:rPr>
          <w:rFonts w:asciiTheme="minorHAnsi" w:hAnsiTheme="minorHAnsi" w:cstheme="minorHAnsi"/>
          <w:color w:val="D4D4D4"/>
          <w:sz w:val="18"/>
          <w:szCs w:val="18"/>
        </w:rPr>
        <w:t>(graph)</w:t>
      </w:r>
    </w:p>
    <w:p w14:paraId="2830CA0B" w14:textId="14011A79" w:rsidR="00A07412" w:rsidRPr="009727DE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  <w:r w:rsidRPr="00E953F6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="008F6C51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return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.connectedComponents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035ECEF4" w14:textId="09615094" w:rsidR="008F6C51" w:rsidRPr="009727DE" w:rsidRDefault="008F6C51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</w:p>
    <w:p w14:paraId="212D473A" w14:textId="74F4628B" w:rsidR="008F6C51" w:rsidRPr="009727DE" w:rsidRDefault="00DB73C1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  <w:r w:rsidRPr="009727DE">
        <w:rPr>
          <w:rFonts w:asciiTheme="minorHAnsi" w:hAnsiTheme="minorHAnsi" w:cstheme="minorHAnsi"/>
          <w:color w:val="B5CEA8"/>
          <w:sz w:val="18"/>
          <w:szCs w:val="18"/>
        </w:rPr>
        <w:t xml:space="preserve">def </w:t>
      </w:r>
      <w:proofErr w:type="spellStart"/>
      <w:proofErr w:type="gramStart"/>
      <w:r w:rsidRPr="009727DE">
        <w:rPr>
          <w:rFonts w:asciiTheme="minorHAnsi" w:hAnsiTheme="minorHAnsi" w:cstheme="minorHAnsi"/>
          <w:color w:val="B5CEA8"/>
          <w:sz w:val="18"/>
          <w:szCs w:val="18"/>
        </w:rPr>
        <w:t>same</w:t>
      </w:r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CC</w:t>
      </w:r>
      <w:proofErr w:type="spellEnd"/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(</w:t>
      </w:r>
      <w:proofErr w:type="spellStart"/>
      <w:proofErr w:type="gramEnd"/>
      <w:r w:rsidR="00EE68E1" w:rsidRPr="009727DE">
        <w:rPr>
          <w:rFonts w:asciiTheme="minorHAnsi" w:hAnsiTheme="minorHAnsi" w:cstheme="minorHAnsi"/>
          <w:color w:val="B5CEA8"/>
          <w:sz w:val="18"/>
          <w:szCs w:val="18"/>
        </w:rPr>
        <w:t>sc</w:t>
      </w:r>
      <w:proofErr w:type="spellEnd"/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, station1, station2)</w:t>
      </w:r>
    </w:p>
    <w:p w14:paraId="2ABC27CC" w14:textId="3C8F8152" w:rsidR="00735758" w:rsidRPr="009727DE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="00735758" w:rsidRPr="009727DE">
        <w:rPr>
          <w:rFonts w:asciiTheme="minorHAnsi" w:hAnsiTheme="minorHAnsi" w:cstheme="minorHAns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.stronglyConnected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="00A1690E" w:rsidRPr="009727DE">
        <w:rPr>
          <w:rFonts w:asciiTheme="minorHAnsi" w:hAnsiTheme="minorHAnsi" w:cstheme="minorHAnsi"/>
          <w:color w:val="B5CEA8"/>
          <w:sz w:val="18"/>
          <w:szCs w:val="18"/>
        </w:rPr>
        <w:t>station1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  <w:r w:rsidR="00A1690E" w:rsidRPr="009727DE">
        <w:rPr>
          <w:rFonts w:asciiTheme="minorHAnsi" w:hAnsiTheme="minorHAnsi" w:cstheme="minorHAnsi"/>
          <w:color w:val="B5CEA8"/>
          <w:sz w:val="18"/>
          <w:szCs w:val="18"/>
        </w:rPr>
        <w:t xml:space="preserve"> station2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6652A9FC" w14:textId="3CD68B18" w:rsidR="00C35228" w:rsidRPr="00222BD5" w:rsidRDefault="00E733CD" w:rsidP="00BE2666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Pruebe con identificadores de estaciones que hayan sido cargadas en los archivos de prueba para saber si están en el mismo componente </w:t>
      </w:r>
      <w:r w:rsidR="00DD2215" w:rsidRPr="00222BD5">
        <w:rPr>
          <w:rFonts w:asciiTheme="minorHAnsi" w:hAnsiTheme="minorHAnsi" w:cstheme="minorHAnsi"/>
          <w:lang w:val="es-CO"/>
        </w:rPr>
        <w:t>conectado.</w:t>
      </w:r>
    </w:p>
    <w:p w14:paraId="2660CC9C" w14:textId="3D35DFBC" w:rsidR="0017568C" w:rsidRPr="00222BD5" w:rsidRDefault="00BE2666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lang w:val="es-CO"/>
        </w:rPr>
        <w:t>NOTA:</w:t>
      </w:r>
      <w:r w:rsidR="001355B1" w:rsidRPr="00222BD5">
        <w:rPr>
          <w:rFonts w:asciiTheme="minorHAnsi" w:hAnsiTheme="minorHAnsi" w:cstheme="minorBidi"/>
          <w:lang w:val="es-CO"/>
        </w:rPr>
        <w:t xml:space="preserve"> </w:t>
      </w:r>
      <w:r w:rsidR="0017568C" w:rsidRPr="00222BD5">
        <w:rPr>
          <w:rFonts w:asciiTheme="minorHAnsi" w:hAnsiTheme="minorHAnsi" w:cstheme="minorBidi"/>
          <w:lang w:val="es-CO"/>
        </w:rPr>
        <w:t xml:space="preserve">Este es solo un ejemplo para ilustrar el uso del algoritmo de </w:t>
      </w:r>
      <w:proofErr w:type="spellStart"/>
      <w:r w:rsidR="1DD8B3CF" w:rsidRPr="00222BD5">
        <w:rPr>
          <w:rFonts w:asciiTheme="minorHAnsi" w:hAnsiTheme="minorHAnsi" w:cstheme="minorBidi"/>
          <w:lang w:val="es-CO"/>
        </w:rPr>
        <w:t>K</w:t>
      </w:r>
      <w:r w:rsidR="0017568C" w:rsidRPr="00222BD5">
        <w:rPr>
          <w:rFonts w:asciiTheme="minorHAnsi" w:hAnsiTheme="minorHAnsi" w:cstheme="minorBidi"/>
          <w:lang w:val="es-CO"/>
        </w:rPr>
        <w:t>osaraju</w:t>
      </w:r>
      <w:proofErr w:type="spellEnd"/>
      <w:r w:rsidR="0017568C" w:rsidRPr="00222BD5">
        <w:rPr>
          <w:rFonts w:asciiTheme="minorHAnsi" w:hAnsiTheme="minorHAnsi" w:cstheme="minorBidi"/>
          <w:lang w:val="es-CO"/>
        </w:rPr>
        <w:t xml:space="preserve">. </w:t>
      </w:r>
    </w:p>
    <w:p w14:paraId="76D60A06" w14:textId="3D4CEB8F" w:rsidR="00BA777B" w:rsidRPr="00222BD5" w:rsidRDefault="00BA777B" w:rsidP="00BE2666">
      <w:pPr>
        <w:pStyle w:val="Heading2"/>
        <w:rPr>
          <w:lang w:val="es-CO"/>
        </w:rPr>
      </w:pPr>
      <w:r w:rsidRPr="00222BD5">
        <w:rPr>
          <w:lang w:val="es-CO"/>
        </w:rPr>
        <w:t>Pruebas con varios archivos</w:t>
      </w:r>
    </w:p>
    <w:p w14:paraId="45CA7AFB" w14:textId="203C5D77" w:rsidR="00BA777B" w:rsidRPr="00222BD5" w:rsidRDefault="00BA777B" w:rsidP="00BE2666">
      <w:pPr>
        <w:spacing w:after="240"/>
        <w:rPr>
          <w:rFonts w:asciiTheme="minorHAnsi" w:hAnsiTheme="minorHAnsi" w:cstheme="minorBidi"/>
          <w:lang w:val="es-CO" w:eastAsia="ja-JP"/>
        </w:rPr>
      </w:pPr>
      <w:r w:rsidRPr="00222BD5">
        <w:rPr>
          <w:rFonts w:asciiTheme="minorHAnsi" w:hAnsiTheme="minorHAnsi" w:cstheme="minorBidi"/>
          <w:lang w:val="es-CO" w:eastAsia="ja-JP"/>
        </w:rPr>
        <w:t xml:space="preserve">Ahora prueben con 2, 3 y 4 archivos CSV en el directorio Data. Prueben cuántos componentes conectados tiene el grafo cada vez que </w:t>
      </w:r>
      <w:r w:rsidR="00975AAC" w:rsidRPr="00222BD5">
        <w:rPr>
          <w:rFonts w:asciiTheme="minorHAnsi" w:hAnsiTheme="minorHAnsi" w:cstheme="minorBidi"/>
          <w:lang w:val="es-CO" w:eastAsia="ja-JP"/>
        </w:rPr>
        <w:t xml:space="preserve">incrementan en un archivo </w:t>
      </w:r>
      <w:r w:rsidR="00196D27" w:rsidRPr="00222BD5">
        <w:rPr>
          <w:rFonts w:asciiTheme="minorHAnsi" w:hAnsiTheme="minorHAnsi" w:cstheme="minorBidi"/>
          <w:lang w:val="es-CO" w:eastAsia="ja-JP"/>
        </w:rPr>
        <w:t>más</w:t>
      </w:r>
      <w:r w:rsidR="00975AAC" w:rsidRPr="00222BD5">
        <w:rPr>
          <w:rFonts w:asciiTheme="minorHAnsi" w:hAnsiTheme="minorHAnsi" w:cstheme="minorBidi"/>
          <w:lang w:val="es-CO" w:eastAsia="ja-JP"/>
        </w:rPr>
        <w:t>.</w:t>
      </w:r>
    </w:p>
    <w:p w14:paraId="4A42D7C2" w14:textId="58706120" w:rsidR="00BA777B" w:rsidRPr="00222BD5" w:rsidRDefault="00196D27" w:rsidP="00BE2666">
      <w:pPr>
        <w:pStyle w:val="Heading2"/>
        <w:rPr>
          <w:lang w:val="es-CO"/>
        </w:rPr>
      </w:pPr>
      <w:r w:rsidRPr="00222BD5">
        <w:rPr>
          <w:lang w:val="es-CO"/>
        </w:rPr>
        <w:t>Cálculo</w:t>
      </w:r>
      <w:r w:rsidR="00975AAC" w:rsidRPr="00222BD5">
        <w:rPr>
          <w:lang w:val="es-CO"/>
        </w:rPr>
        <w:t xml:space="preserve"> del promedio</w:t>
      </w:r>
    </w:p>
    <w:p w14:paraId="2042A288" w14:textId="37621060" w:rsidR="00975AAC" w:rsidRPr="00222BD5" w:rsidRDefault="00975AAC" w:rsidP="00975AAC">
      <w:pPr>
        <w:rPr>
          <w:rFonts w:asciiTheme="minorHAnsi" w:hAnsiTheme="minorHAnsi" w:cstheme="minorHAnsi"/>
          <w:lang w:val="es-CO" w:eastAsia="ja-JP"/>
        </w:rPr>
      </w:pPr>
    </w:p>
    <w:p w14:paraId="4A088A2D" w14:textId="7B75E8B7" w:rsidR="633C6FF9" w:rsidRPr="00222BD5" w:rsidRDefault="00975AAC" w:rsidP="00BB62AD">
      <w:pPr>
        <w:spacing w:after="240"/>
        <w:jc w:val="both"/>
        <w:rPr>
          <w:rFonts w:asciiTheme="minorHAnsi" w:hAnsiTheme="minorHAnsi" w:cstheme="minorBidi"/>
          <w:lang w:val="es-CO" w:eastAsia="ja-JP"/>
        </w:rPr>
      </w:pPr>
      <w:r w:rsidRPr="0112328F">
        <w:rPr>
          <w:rFonts w:asciiTheme="minorHAnsi" w:hAnsiTheme="minorHAnsi" w:cstheme="minorBidi"/>
          <w:lang w:val="es-CO" w:eastAsia="ja-JP"/>
        </w:rPr>
        <w:t xml:space="preserve">Ahora recuerden que cada vez que se carga un </w:t>
      </w:r>
      <w:r w:rsidR="644B045E" w:rsidRPr="0112328F">
        <w:rPr>
          <w:rFonts w:asciiTheme="minorHAnsi" w:hAnsiTheme="minorHAnsi" w:cstheme="minorBidi"/>
          <w:lang w:val="es-CO" w:eastAsia="ja-JP"/>
        </w:rPr>
        <w:t>viaje</w:t>
      </w:r>
      <w:r w:rsidRPr="0112328F">
        <w:rPr>
          <w:rFonts w:asciiTheme="minorHAnsi" w:hAnsiTheme="minorHAnsi" w:cstheme="minorBidi"/>
          <w:lang w:val="es-CO" w:eastAsia="ja-JP"/>
        </w:rPr>
        <w:t xml:space="preserve"> entre dos estaciones</w:t>
      </w:r>
      <w:r w:rsidR="00763446" w:rsidRPr="0112328F">
        <w:rPr>
          <w:rFonts w:asciiTheme="minorHAnsi" w:hAnsiTheme="minorHAnsi" w:cstheme="minorBidi"/>
          <w:lang w:val="es-CO" w:eastAsia="ja-JP"/>
        </w:rPr>
        <w:t>, el peso es el tiempo</w:t>
      </w:r>
      <w:r w:rsidR="0CDB035D" w:rsidRPr="0112328F">
        <w:rPr>
          <w:rFonts w:asciiTheme="minorHAnsi" w:hAnsiTheme="minorHAnsi" w:cstheme="minorBidi"/>
          <w:lang w:val="es-CO" w:eastAsia="ja-JP"/>
        </w:rPr>
        <w:t>;</w:t>
      </w:r>
      <w:r w:rsidR="00763446" w:rsidRPr="0112328F">
        <w:rPr>
          <w:rFonts w:asciiTheme="minorHAnsi" w:hAnsiTheme="minorHAnsi" w:cstheme="minorBidi"/>
          <w:lang w:val="es-CO" w:eastAsia="ja-JP"/>
        </w:rPr>
        <w:t xml:space="preserve"> pero si esa ruta se cargó previamente, se debe modificar el peso por el promedio</w:t>
      </w:r>
      <w:r w:rsidR="00A831D7" w:rsidRPr="0112328F">
        <w:rPr>
          <w:rFonts w:asciiTheme="minorHAnsi" w:hAnsiTheme="minorHAnsi" w:cstheme="minorBidi"/>
          <w:lang w:val="es-CO" w:eastAsia="ja-JP"/>
        </w:rPr>
        <w:t xml:space="preserve"> de</w:t>
      </w:r>
      <w:r w:rsidR="00DC51F9" w:rsidRPr="0112328F">
        <w:rPr>
          <w:rFonts w:asciiTheme="minorHAnsi" w:hAnsiTheme="minorHAnsi" w:cstheme="minorBidi"/>
          <w:lang w:val="es-CO" w:eastAsia="ja-JP"/>
        </w:rPr>
        <w:t xml:space="preserve"> los pesos de dicha ruta. Modifique </w:t>
      </w:r>
      <w:r w:rsidR="00762212" w:rsidRPr="0112328F">
        <w:rPr>
          <w:rFonts w:asciiTheme="minorHAnsi" w:hAnsiTheme="minorHAnsi" w:cstheme="minorBidi"/>
          <w:lang w:val="es-CO" w:eastAsia="ja-JP"/>
        </w:rPr>
        <w:t>el proyecto para que se guarde ahora el promedio</w:t>
      </w:r>
      <w:r w:rsidR="00DD2215" w:rsidRPr="0112328F">
        <w:rPr>
          <w:rFonts w:asciiTheme="minorHAnsi" w:hAnsiTheme="minorHAnsi" w:cstheme="minorBidi"/>
          <w:lang w:val="es-CO" w:eastAsia="ja-JP"/>
        </w:rPr>
        <w:t xml:space="preserve"> de los tiempos asociados a los viajes reportados entre dos estaciones.</w:t>
      </w:r>
    </w:p>
    <w:p w14:paraId="756DA5D8" w14:textId="77777777" w:rsidR="00322761" w:rsidRDefault="00322761">
      <w:pPr>
        <w:spacing w:after="160" w:line="259" w:lineRule="auto"/>
        <w:rPr>
          <w:rFonts w:asciiTheme="minorHAnsi" w:hAnsiTheme="minorHAnsi" w:cstheme="minorBidi"/>
          <w:lang w:val="es-CO" w:eastAsia="ja-JP"/>
        </w:rPr>
      </w:pPr>
      <w:r>
        <w:rPr>
          <w:rFonts w:asciiTheme="minorHAnsi" w:hAnsiTheme="minorHAnsi" w:cstheme="minorBidi"/>
          <w:lang w:val="es-CO" w:eastAsia="ja-JP"/>
        </w:rPr>
        <w:br w:type="page"/>
      </w:r>
    </w:p>
    <w:p w14:paraId="3E012219" w14:textId="6D13D8BB" w:rsidR="00ED5FF9" w:rsidRPr="00222BD5" w:rsidRDefault="00ED5FF9" w:rsidP="0040020A">
      <w:pPr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b/>
          <w:bCs/>
          <w:lang w:val="es-CO"/>
        </w:rPr>
        <w:lastRenderedPageBreak/>
        <w:t xml:space="preserve">Pregunta </w:t>
      </w:r>
      <w:r w:rsidR="009329F1" w:rsidRPr="00222BD5">
        <w:rPr>
          <w:rFonts w:asciiTheme="minorHAnsi" w:hAnsiTheme="minorHAnsi" w:cstheme="minorHAnsi"/>
          <w:b/>
          <w:bCs/>
          <w:lang w:val="es-CO"/>
        </w:rPr>
        <w:t>1</w:t>
      </w:r>
      <w:r w:rsidR="004400AD" w:rsidRPr="00222BD5">
        <w:rPr>
          <w:rFonts w:asciiTheme="minorHAnsi" w:hAnsiTheme="minorHAnsi" w:cstheme="minorHAnsi"/>
          <w:b/>
          <w:bCs/>
          <w:lang w:val="es-CO"/>
        </w:rPr>
        <w:t>: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40020A" w:rsidRPr="00222BD5">
        <w:rPr>
          <w:rFonts w:asciiTheme="minorHAnsi" w:hAnsiTheme="minorHAnsi" w:cstheme="minorHAnsi"/>
          <w:lang w:val="es-CO"/>
        </w:rPr>
        <w:t xml:space="preserve">Presente </w:t>
      </w:r>
      <w:r w:rsidR="00F822F7" w:rsidRPr="00222BD5">
        <w:rPr>
          <w:rFonts w:asciiTheme="minorHAnsi" w:hAnsiTheme="minorHAnsi" w:cstheme="minorHAnsi"/>
          <w:lang w:val="es-CO"/>
        </w:rPr>
        <w:t>esta</w:t>
      </w:r>
      <w:r w:rsidR="0040020A" w:rsidRPr="00222BD5">
        <w:rPr>
          <w:rFonts w:asciiTheme="minorHAnsi" w:hAnsiTheme="minorHAnsi" w:cstheme="minorHAnsi"/>
          <w:lang w:val="es-CO"/>
        </w:rPr>
        <w:t xml:space="preserve"> tabla con la siguiente información</w:t>
      </w:r>
    </w:p>
    <w:p w14:paraId="3976B991" w14:textId="1AB9C027" w:rsidR="0040020A" w:rsidRPr="00222BD5" w:rsidRDefault="0040020A" w:rsidP="0040020A">
      <w:pPr>
        <w:rPr>
          <w:rFonts w:asciiTheme="minorHAnsi" w:hAnsiTheme="minorHAnsi" w:cstheme="minorHAnsi"/>
          <w:lang w:val="es-CO"/>
        </w:rPr>
      </w:pPr>
    </w:p>
    <w:tbl>
      <w:tblPr>
        <w:tblStyle w:val="TableGrid"/>
        <w:tblW w:w="9493" w:type="dxa"/>
        <w:jc w:val="center"/>
        <w:tblLook w:val="04A0" w:firstRow="1" w:lastRow="0" w:firstColumn="1" w:lastColumn="0" w:noHBand="0" w:noVBand="1"/>
      </w:tblPr>
      <w:tblGrid>
        <w:gridCol w:w="1980"/>
        <w:gridCol w:w="1417"/>
        <w:gridCol w:w="1560"/>
        <w:gridCol w:w="1559"/>
        <w:gridCol w:w="2977"/>
      </w:tblGrid>
      <w:tr w:rsidR="00A20CB3" w:rsidRPr="0097513E" w14:paraId="0B5D8887" w14:textId="0DC0BA34" w:rsidTr="00447342">
        <w:trPr>
          <w:jc w:val="center"/>
        </w:trPr>
        <w:tc>
          <w:tcPr>
            <w:tcW w:w="1980" w:type="dxa"/>
            <w:shd w:val="clear" w:color="auto" w:fill="F2F2F2" w:themeFill="background1" w:themeFillShade="F2"/>
          </w:tcPr>
          <w:p w14:paraId="1FB601D9" w14:textId="2BF59568" w:rsidR="00A20CB3" w:rsidRPr="00222BD5" w:rsidRDefault="00A143AF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</w:t>
            </w:r>
            <w:r w:rsidR="00A20CB3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de archivos cargados</w:t>
            </w:r>
          </w:p>
        </w:tc>
        <w:tc>
          <w:tcPr>
            <w:tcW w:w="1417" w:type="dxa"/>
            <w:shd w:val="clear" w:color="auto" w:fill="F2F2F2" w:themeFill="background1" w:themeFillShade="F2"/>
          </w:tcPr>
          <w:p w14:paraId="5EBB11DD" w14:textId="2A40803C" w:rsidR="00A20CB3" w:rsidRPr="00222BD5" w:rsidRDefault="00A20CB3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viajes cargados</w:t>
            </w:r>
          </w:p>
        </w:tc>
        <w:tc>
          <w:tcPr>
            <w:tcW w:w="1560" w:type="dxa"/>
            <w:shd w:val="clear" w:color="auto" w:fill="F2F2F2" w:themeFill="background1" w:themeFillShade="F2"/>
          </w:tcPr>
          <w:p w14:paraId="2471ABB7" w14:textId="2FA4F981" w:rsidR="00A20CB3" w:rsidRPr="00222BD5" w:rsidRDefault="00A20CB3" w:rsidP="00273F39">
            <w:pPr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Vértices 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en el 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Grafo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37D542B4" w14:textId="1E9B9A8E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Arcos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en el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Grafo</w:t>
            </w:r>
          </w:p>
        </w:tc>
        <w:tc>
          <w:tcPr>
            <w:tcW w:w="2977" w:type="dxa"/>
            <w:shd w:val="clear" w:color="auto" w:fill="F2F2F2" w:themeFill="background1" w:themeFillShade="F2"/>
          </w:tcPr>
          <w:p w14:paraId="35B422A6" w14:textId="50F08806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de componentes </w:t>
            </w:r>
            <w:r w:rsidR="00530340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fuertemente conectados</w:t>
            </w:r>
          </w:p>
        </w:tc>
      </w:tr>
      <w:tr w:rsidR="00A20CB3" w:rsidRPr="00222BD5" w14:paraId="08D47A14" w14:textId="19B16EEA" w:rsidTr="00447342">
        <w:trPr>
          <w:jc w:val="center"/>
        </w:trPr>
        <w:tc>
          <w:tcPr>
            <w:tcW w:w="1980" w:type="dxa"/>
          </w:tcPr>
          <w:p w14:paraId="1E4B582B" w14:textId="53B80AD2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1</w:t>
            </w:r>
          </w:p>
        </w:tc>
        <w:tc>
          <w:tcPr>
            <w:tcW w:w="1417" w:type="dxa"/>
          </w:tcPr>
          <w:p w14:paraId="6E3AC31F" w14:textId="76F8BFD6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9999</w:t>
            </w:r>
          </w:p>
        </w:tc>
        <w:tc>
          <w:tcPr>
            <w:tcW w:w="1560" w:type="dxa"/>
          </w:tcPr>
          <w:p w14:paraId="4B823B25" w14:textId="3FA64772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269</w:t>
            </w:r>
          </w:p>
        </w:tc>
        <w:tc>
          <w:tcPr>
            <w:tcW w:w="1559" w:type="dxa"/>
          </w:tcPr>
          <w:p w14:paraId="5E23C5E5" w14:textId="0FD0EC83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409</w:t>
            </w:r>
          </w:p>
        </w:tc>
        <w:tc>
          <w:tcPr>
            <w:tcW w:w="2977" w:type="dxa"/>
          </w:tcPr>
          <w:p w14:paraId="46F8C37A" w14:textId="2E12ED04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99</w:t>
            </w:r>
          </w:p>
        </w:tc>
      </w:tr>
      <w:tr w:rsidR="00A20CB3" w:rsidRPr="00222BD5" w14:paraId="6492AD6E" w14:textId="1AB3585B" w:rsidTr="00447342">
        <w:trPr>
          <w:jc w:val="center"/>
        </w:trPr>
        <w:tc>
          <w:tcPr>
            <w:tcW w:w="1980" w:type="dxa"/>
          </w:tcPr>
          <w:p w14:paraId="51EBA480" w14:textId="56840E34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2</w:t>
            </w:r>
          </w:p>
        </w:tc>
        <w:tc>
          <w:tcPr>
            <w:tcW w:w="1417" w:type="dxa"/>
          </w:tcPr>
          <w:p w14:paraId="6E496CF3" w14:textId="49C280E8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30000</w:t>
            </w:r>
          </w:p>
        </w:tc>
        <w:tc>
          <w:tcPr>
            <w:tcW w:w="1560" w:type="dxa"/>
          </w:tcPr>
          <w:p w14:paraId="581298BE" w14:textId="01A712FF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654</w:t>
            </w:r>
          </w:p>
        </w:tc>
        <w:tc>
          <w:tcPr>
            <w:tcW w:w="1559" w:type="dxa"/>
          </w:tcPr>
          <w:p w14:paraId="5C7A8D7C" w14:textId="1F763AAE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328</w:t>
            </w:r>
          </w:p>
        </w:tc>
        <w:tc>
          <w:tcPr>
            <w:tcW w:w="2977" w:type="dxa"/>
          </w:tcPr>
          <w:p w14:paraId="6D516636" w14:textId="1EDF6AEC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317</w:t>
            </w:r>
          </w:p>
        </w:tc>
      </w:tr>
      <w:tr w:rsidR="00A20CB3" w:rsidRPr="00222BD5" w14:paraId="5ACEFC56" w14:textId="37428C18" w:rsidTr="00447342">
        <w:trPr>
          <w:jc w:val="center"/>
        </w:trPr>
        <w:tc>
          <w:tcPr>
            <w:tcW w:w="1980" w:type="dxa"/>
          </w:tcPr>
          <w:p w14:paraId="5DF9F554" w14:textId="2321BAA8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3</w:t>
            </w:r>
          </w:p>
        </w:tc>
        <w:tc>
          <w:tcPr>
            <w:tcW w:w="1417" w:type="dxa"/>
          </w:tcPr>
          <w:p w14:paraId="248BC34E" w14:textId="58AA8628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314999</w:t>
            </w:r>
          </w:p>
        </w:tc>
        <w:tc>
          <w:tcPr>
            <w:tcW w:w="1560" w:type="dxa"/>
          </w:tcPr>
          <w:p w14:paraId="59456D3B" w14:textId="5C581379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6998</w:t>
            </w:r>
          </w:p>
        </w:tc>
        <w:tc>
          <w:tcPr>
            <w:tcW w:w="1559" w:type="dxa"/>
          </w:tcPr>
          <w:p w14:paraId="577C68D8" w14:textId="27AC3B77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9850</w:t>
            </w:r>
          </w:p>
        </w:tc>
        <w:tc>
          <w:tcPr>
            <w:tcW w:w="2977" w:type="dxa"/>
          </w:tcPr>
          <w:p w14:paraId="0F0537EF" w14:textId="39EB78FF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572</w:t>
            </w:r>
          </w:p>
        </w:tc>
      </w:tr>
      <w:tr w:rsidR="00A20CB3" w:rsidRPr="00222BD5" w14:paraId="7244C7F6" w14:textId="567DDF28" w:rsidTr="00447342">
        <w:trPr>
          <w:jc w:val="center"/>
        </w:trPr>
        <w:tc>
          <w:tcPr>
            <w:tcW w:w="1980" w:type="dxa"/>
          </w:tcPr>
          <w:p w14:paraId="4686C1A3" w14:textId="600289BC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4</w:t>
            </w:r>
          </w:p>
        </w:tc>
        <w:tc>
          <w:tcPr>
            <w:tcW w:w="1417" w:type="dxa"/>
          </w:tcPr>
          <w:p w14:paraId="79A111B8" w14:textId="547559FE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718994</w:t>
            </w:r>
          </w:p>
        </w:tc>
        <w:tc>
          <w:tcPr>
            <w:tcW w:w="1560" w:type="dxa"/>
          </w:tcPr>
          <w:p w14:paraId="3ABF681A" w14:textId="6914DC79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7174</w:t>
            </w:r>
          </w:p>
        </w:tc>
        <w:tc>
          <w:tcPr>
            <w:tcW w:w="1559" w:type="dxa"/>
          </w:tcPr>
          <w:p w14:paraId="5C0977C6" w14:textId="68F11665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50034</w:t>
            </w:r>
          </w:p>
        </w:tc>
        <w:tc>
          <w:tcPr>
            <w:tcW w:w="2977" w:type="dxa"/>
          </w:tcPr>
          <w:p w14:paraId="35E6E902" w14:textId="0AC38212" w:rsidR="00A20CB3" w:rsidRPr="00222BD5" w:rsidRDefault="0097513E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744</w:t>
            </w:r>
          </w:p>
        </w:tc>
      </w:tr>
    </w:tbl>
    <w:p w14:paraId="2D3D7C6D" w14:textId="77777777" w:rsidR="00B0554E" w:rsidRPr="00222BD5" w:rsidRDefault="00B0554E" w:rsidP="00FB7926">
      <w:pPr>
        <w:pStyle w:val="Heading2"/>
        <w:rPr>
          <w:lang w:val="es-CO"/>
        </w:rPr>
      </w:pPr>
      <w:r w:rsidRPr="00222BD5">
        <w:rPr>
          <w:lang w:val="es-CO"/>
        </w:rPr>
        <w:t>Compartir el producto de la practica con los evaluadores</w:t>
      </w:r>
    </w:p>
    <w:p w14:paraId="2ADB2E7A" w14:textId="5066E3E6" w:rsidR="00B0554E" w:rsidRPr="00222BD5" w:rsidRDefault="00B0554E" w:rsidP="00BB62AD">
      <w:pPr>
        <w:spacing w:after="240"/>
        <w:jc w:val="both"/>
        <w:rPr>
          <w:rFonts w:asciiTheme="minorHAnsi" w:hAnsiTheme="minorHAnsi"/>
          <w:lang w:val="es-CO"/>
        </w:rPr>
      </w:pPr>
      <w:r w:rsidRPr="00222BD5">
        <w:rPr>
          <w:rFonts w:asciiTheme="minorHAnsi" w:hAnsiTheme="minorHAnsi"/>
          <w:lang w:val="es-CO"/>
        </w:rPr>
        <w:t xml:space="preserve">El resultado de este laboratorio es la implementación del requerimiento 1 del reto </w:t>
      </w:r>
      <w:r w:rsidR="000C1103" w:rsidRPr="00222BD5">
        <w:rPr>
          <w:rFonts w:asciiTheme="minorHAnsi" w:hAnsiTheme="minorHAnsi"/>
          <w:lang w:val="es-CO"/>
        </w:rPr>
        <w:t>4</w:t>
      </w:r>
      <w:r w:rsidRPr="00222BD5">
        <w:rPr>
          <w:rFonts w:asciiTheme="minorHAnsi" w:hAnsiTheme="minorHAnsi"/>
          <w:lang w:val="es-CO"/>
        </w:rPr>
        <w:t>. Para entregar exitosamente sus resultados de este laboratorio, por favor recuerde las siguientes indicaciones:</w:t>
      </w:r>
    </w:p>
    <w:p w14:paraId="3592BFBC" w14:textId="77777777" w:rsidR="00B0554E" w:rsidRPr="00222BD5" w:rsidRDefault="00B0554E" w:rsidP="00BB62AD">
      <w:pPr>
        <w:pStyle w:val="ListParagraph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Invitar al profesor y monitores del laboratorio asignados.</w:t>
      </w:r>
    </w:p>
    <w:p w14:paraId="59D258BA" w14:textId="77777777" w:rsidR="00B0554E" w:rsidRPr="00222BD5" w:rsidRDefault="00B0554E" w:rsidP="00BB62AD">
      <w:pPr>
        <w:pStyle w:val="ListParagraph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el </w:t>
      </w:r>
      <w:r w:rsidRPr="00222BD5">
        <w:rPr>
          <w:b/>
          <w:bCs/>
          <w:sz w:val="24"/>
          <w:szCs w:val="24"/>
          <w:lang w:val="es-CO"/>
        </w:rPr>
        <w:t>README</w:t>
      </w:r>
      <w:r w:rsidRPr="00222BD5">
        <w:rPr>
          <w:sz w:val="24"/>
          <w:szCs w:val="24"/>
          <w:lang w:val="es-CO"/>
        </w:rPr>
        <w:t xml:space="preserve"> del repositorio los datos completos de los integrantes del grupo (nombre completo, correo Uniandes y código de estudiante).</w:t>
      </w:r>
    </w:p>
    <w:p w14:paraId="75A2B1B5" w14:textId="77777777" w:rsidR="00B0554E" w:rsidRPr="00222BD5" w:rsidRDefault="00B0554E" w:rsidP="00BB62AD">
      <w:pPr>
        <w:pStyle w:val="ListParagraph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la carpeta </w:t>
      </w:r>
      <w:proofErr w:type="spellStart"/>
      <w:r w:rsidRPr="00222BD5">
        <w:rPr>
          <w:i/>
          <w:iCs/>
          <w:sz w:val="24"/>
          <w:szCs w:val="24"/>
          <w:lang w:val="es-CO"/>
        </w:rPr>
        <w:t>Docs</w:t>
      </w:r>
      <w:proofErr w:type="spellEnd"/>
      <w:r w:rsidRPr="00222BD5">
        <w:rPr>
          <w:sz w:val="24"/>
          <w:szCs w:val="24"/>
          <w:lang w:val="es-CO"/>
        </w:rPr>
        <w:t xml:space="preserve"> un documento en formato PDF que indique lo siguiente:</w:t>
      </w:r>
    </w:p>
    <w:p w14:paraId="7D885A4C" w14:textId="77777777" w:rsidR="00B0554E" w:rsidRPr="00222BD5" w:rsidRDefault="00B0554E" w:rsidP="00BB62AD">
      <w:pPr>
        <w:pStyle w:val="ListParagraph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Datos completos de los integrantes del grupo (nombre completo, correo Uniandes y código de estudiante).</w:t>
      </w:r>
    </w:p>
    <w:p w14:paraId="72FD0506" w14:textId="6D9FCD29" w:rsidR="00B0554E" w:rsidRPr="00222BD5" w:rsidRDefault="000C1103" w:rsidP="00BB62AD">
      <w:pPr>
        <w:pStyle w:val="ListParagraph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La respuesta a la pregunta</w:t>
      </w:r>
      <w:r w:rsidR="00B0554E" w:rsidRPr="00222BD5">
        <w:rPr>
          <w:sz w:val="24"/>
          <w:szCs w:val="24"/>
          <w:lang w:val="es-CO"/>
        </w:rPr>
        <w:t xml:space="preserve"> del laboratorio, en un documento PDF llamado respuestas-lab</w:t>
      </w:r>
      <w:r w:rsidR="00AC5D95" w:rsidRPr="00222BD5">
        <w:rPr>
          <w:sz w:val="24"/>
          <w:szCs w:val="24"/>
          <w:lang w:val="es-CO"/>
        </w:rPr>
        <w:t>1</w:t>
      </w:r>
      <w:r w:rsidR="001F6283">
        <w:rPr>
          <w:sz w:val="24"/>
          <w:szCs w:val="24"/>
          <w:lang w:val="es-CO"/>
        </w:rPr>
        <w:t>2</w:t>
      </w:r>
      <w:r w:rsidR="00B0554E" w:rsidRPr="00222BD5">
        <w:rPr>
          <w:sz w:val="24"/>
          <w:szCs w:val="24"/>
          <w:lang w:val="es-CO"/>
        </w:rPr>
        <w:t>.pdf, marcado con el nombre de los integrantes del grupo.</w:t>
      </w:r>
    </w:p>
    <w:p w14:paraId="03282A79" w14:textId="2399469B" w:rsidR="00B0554E" w:rsidRPr="00222BD5" w:rsidRDefault="00B0554E" w:rsidP="00BB62AD">
      <w:pPr>
        <w:pStyle w:val="Bibliography"/>
        <w:tabs>
          <w:tab w:val="clear" w:pos="384"/>
        </w:tabs>
        <w:spacing w:after="240"/>
        <w:ind w:left="0" w:firstLine="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Generar una versión </w:t>
      </w:r>
      <w:r w:rsidR="00AC5D95" w:rsidRPr="00222BD5">
        <w:rPr>
          <w:sz w:val="24"/>
          <w:szCs w:val="24"/>
          <w:lang w:val="es-CO"/>
        </w:rPr>
        <w:t xml:space="preserve">del repositorio </w:t>
      </w:r>
      <w:r w:rsidRPr="00222BD5">
        <w:rPr>
          <w:sz w:val="24"/>
          <w:szCs w:val="24"/>
          <w:lang w:val="es-CO"/>
        </w:rPr>
        <w:t xml:space="preserve">llamada “Entrega Final – laboratorio </w:t>
      </w:r>
      <w:r w:rsidR="00047F2C">
        <w:rPr>
          <w:sz w:val="24"/>
          <w:szCs w:val="24"/>
          <w:lang w:val="es-CO"/>
        </w:rPr>
        <w:t>12</w:t>
      </w:r>
      <w:r w:rsidRPr="00222BD5">
        <w:rPr>
          <w:sz w:val="24"/>
          <w:szCs w:val="24"/>
          <w:lang w:val="es-CO"/>
        </w:rPr>
        <w:t xml:space="preserve">” </w:t>
      </w:r>
      <w:r w:rsidRPr="00222BD5">
        <w:rPr>
          <w:i/>
          <w:iCs/>
          <w:sz w:val="24"/>
          <w:szCs w:val="24"/>
          <w:lang w:val="es-CO"/>
        </w:rPr>
        <w:t>(</w:t>
      </w:r>
      <w:proofErr w:type="spellStart"/>
      <w:r w:rsidRPr="00222BD5">
        <w:rPr>
          <w:i/>
          <w:iCs/>
          <w:sz w:val="24"/>
          <w:szCs w:val="24"/>
          <w:lang w:val="es-CO"/>
        </w:rPr>
        <w:t>git</w:t>
      </w:r>
      <w:proofErr w:type="spellEnd"/>
      <w:r w:rsidRPr="00222BD5">
        <w:rPr>
          <w:i/>
          <w:iCs/>
          <w:sz w:val="24"/>
          <w:szCs w:val="24"/>
          <w:lang w:val="es-CO"/>
        </w:rPr>
        <w:t xml:space="preserve"> </w:t>
      </w:r>
      <w:proofErr w:type="spellStart"/>
      <w:r w:rsidRPr="00222BD5">
        <w:rPr>
          <w:i/>
          <w:iCs/>
          <w:sz w:val="24"/>
          <w:szCs w:val="24"/>
          <w:lang w:val="es-CO"/>
        </w:rPr>
        <w:t>commit</w:t>
      </w:r>
      <w:proofErr w:type="spellEnd"/>
      <w:r w:rsidRPr="00222BD5">
        <w:rPr>
          <w:i/>
          <w:iCs/>
          <w:sz w:val="24"/>
          <w:szCs w:val="24"/>
          <w:lang w:val="es-CO"/>
        </w:rPr>
        <w:t xml:space="preserve"> -m 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 xml:space="preserve">“Entrega Final – laboratorio </w:t>
      </w:r>
      <w:r w:rsidR="00810BFC"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1</w:t>
      </w:r>
      <w:r w:rsidR="00F84C35">
        <w:rPr>
          <w:rFonts w:ascii="Consolas" w:eastAsia="Consolas" w:hAnsi="Consolas" w:cs="Consolas"/>
          <w:i/>
          <w:iCs/>
          <w:sz w:val="24"/>
          <w:szCs w:val="24"/>
          <w:lang w:val="es-CO"/>
        </w:rPr>
        <w:t>2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”</w:t>
      </w:r>
      <w:r w:rsidRPr="00222BD5">
        <w:rPr>
          <w:i/>
          <w:iCs/>
          <w:sz w:val="24"/>
          <w:szCs w:val="24"/>
          <w:lang w:val="es-CO"/>
        </w:rPr>
        <w:t>)</w:t>
      </w:r>
      <w:r w:rsidRPr="00222BD5">
        <w:rPr>
          <w:sz w:val="24"/>
          <w:szCs w:val="24"/>
          <w:lang w:val="es-CO"/>
        </w:rPr>
        <w:t xml:space="preserve"> en el de</w:t>
      </w:r>
      <w:r w:rsidRPr="00222BD5">
        <w:rPr>
          <w:sz w:val="24"/>
          <w:szCs w:val="24"/>
          <w:lang w:val="es-CO"/>
        </w:rPr>
        <w:fldChar w:fldCharType="begin"/>
      </w:r>
      <w:r w:rsidRPr="00222BD5">
        <w:rPr>
          <w:sz w:val="24"/>
          <w:szCs w:val="24"/>
          <w:lang w:val="es-CO"/>
        </w:rPr>
        <w:instrText xml:space="preserve"> ADDIN ZOTERO_BIBL {"uncited":[],"omitted":[],"custom":[]} CSL_BIBLIOGRAPHY </w:instrText>
      </w:r>
      <w:r w:rsidRPr="00222BD5">
        <w:rPr>
          <w:sz w:val="24"/>
          <w:szCs w:val="24"/>
          <w:lang w:val="es-CO"/>
        </w:rPr>
        <w:fldChar w:fldCharType="end"/>
      </w:r>
      <w:r w:rsidRPr="00222BD5">
        <w:rPr>
          <w:sz w:val="24"/>
          <w:szCs w:val="24"/>
          <w:lang w:val="es-CO"/>
        </w:rPr>
        <w:t xml:space="preserve">pósito de GitHub antes de la media noche (11:59 pm) del miércoles </w:t>
      </w:r>
      <w:r w:rsidR="004F1AA9" w:rsidRPr="00222BD5">
        <w:rPr>
          <w:sz w:val="24"/>
          <w:szCs w:val="24"/>
          <w:lang w:val="es-CO"/>
        </w:rPr>
        <w:t>11</w:t>
      </w:r>
      <w:r w:rsidRPr="00222BD5">
        <w:rPr>
          <w:sz w:val="24"/>
          <w:szCs w:val="24"/>
          <w:lang w:val="es-CO"/>
        </w:rPr>
        <w:t xml:space="preserve"> de </w:t>
      </w:r>
      <w:r w:rsidR="004F1AA9" w:rsidRPr="00222BD5">
        <w:rPr>
          <w:sz w:val="24"/>
          <w:szCs w:val="24"/>
          <w:lang w:val="es-CO"/>
        </w:rPr>
        <w:t>noviembre</w:t>
      </w:r>
      <w:r w:rsidRPr="00222BD5">
        <w:rPr>
          <w:sz w:val="24"/>
          <w:szCs w:val="24"/>
          <w:lang w:val="es-CO"/>
        </w:rPr>
        <w:t>.</w:t>
      </w:r>
    </w:p>
    <w:p w14:paraId="141FBF8A" w14:textId="0EA97BE4" w:rsidR="00A32E6D" w:rsidRPr="00222BD5" w:rsidRDefault="00A336AA" w:rsidP="00BB62AD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Recuerden que cualquier documento solicitado durante las actividades debe incluirse en el repositorio GIT y que solo se </w:t>
      </w:r>
      <w:r w:rsidR="00E5309E" w:rsidRPr="00222BD5">
        <w:rPr>
          <w:rFonts w:asciiTheme="minorHAnsi" w:hAnsiTheme="minorHAnsi" w:cstheme="minorHAnsi"/>
          <w:lang w:val="es-CO"/>
        </w:rPr>
        <w:t>calificará</w:t>
      </w:r>
      <w:r w:rsidRPr="00222BD5">
        <w:rPr>
          <w:rFonts w:asciiTheme="minorHAnsi" w:hAnsiTheme="minorHAnsi" w:cstheme="minorHAnsi"/>
          <w:lang w:val="es-CO"/>
        </w:rPr>
        <w:t xml:space="preserve"> hasta el último </w:t>
      </w:r>
      <w:r w:rsidRPr="00222BD5">
        <w:rPr>
          <w:rFonts w:asciiTheme="minorHAnsi" w:hAnsiTheme="minorHAnsi" w:cstheme="minorHAnsi"/>
          <w:b/>
          <w:bCs/>
          <w:lang w:val="es-CO"/>
        </w:rPr>
        <w:t>COMMIT</w:t>
      </w:r>
      <w:r w:rsidRPr="00222BD5">
        <w:rPr>
          <w:rFonts w:asciiTheme="minorHAnsi" w:hAnsiTheme="minorHAnsi" w:cstheme="minorHAnsi"/>
          <w:lang w:val="es-CO"/>
        </w:rPr>
        <w:t xml:space="preserve"> realizado dentro de la</w:t>
      </w:r>
      <w:r w:rsidR="00061408" w:rsidRPr="00222BD5">
        <w:rPr>
          <w:rFonts w:asciiTheme="minorHAnsi" w:hAnsiTheme="minorHAnsi" w:cstheme="minorHAnsi"/>
          <w:lang w:val="es-CO"/>
        </w:rPr>
        <w:t xml:space="preserve"> fecha </w:t>
      </w:r>
      <w:r w:rsidR="00A32E6D" w:rsidRPr="00222BD5">
        <w:rPr>
          <w:rFonts w:asciiTheme="minorHAnsi" w:hAnsiTheme="minorHAnsi" w:cstheme="minorHAnsi"/>
          <w:lang w:val="es-CO"/>
        </w:rPr>
        <w:t>límite</w:t>
      </w:r>
      <w:r w:rsidR="00061408" w:rsidRPr="00222BD5">
        <w:rPr>
          <w:rFonts w:asciiTheme="minorHAnsi" w:hAnsiTheme="minorHAnsi" w:cstheme="minorHAnsi"/>
          <w:lang w:val="es-CO"/>
        </w:rPr>
        <w:t xml:space="preserve"> </w:t>
      </w:r>
      <w:r w:rsidR="009D2DCF" w:rsidRPr="00222BD5">
        <w:rPr>
          <w:rFonts w:asciiTheme="minorHAnsi" w:hAnsiTheme="minorHAnsi" w:cstheme="minorHAnsi"/>
          <w:lang w:val="es-CO"/>
        </w:rPr>
        <w:t xml:space="preserve">del </w:t>
      </w:r>
      <w:r w:rsidR="00A32E6D" w:rsidRPr="00222BD5">
        <w:rPr>
          <w:rFonts w:asciiTheme="minorHAnsi" w:hAnsiTheme="minorHAnsi" w:cstheme="minorHAnsi"/>
          <w:lang w:val="es-CO"/>
        </w:rPr>
        <w:t>miércoles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E10378" w:rsidRPr="00222BD5">
        <w:rPr>
          <w:rFonts w:asciiTheme="minorHAnsi" w:hAnsiTheme="minorHAnsi" w:cstheme="minorHAnsi"/>
          <w:lang w:val="es-CO"/>
        </w:rPr>
        <w:t>11</w:t>
      </w:r>
      <w:r w:rsidR="00664738" w:rsidRPr="00222BD5">
        <w:rPr>
          <w:rFonts w:asciiTheme="minorHAnsi" w:hAnsiTheme="minorHAnsi" w:cstheme="minorHAnsi"/>
          <w:lang w:val="es-CO"/>
        </w:rPr>
        <w:t xml:space="preserve"> </w:t>
      </w:r>
      <w:r w:rsidR="00A32E6D" w:rsidRPr="00222BD5">
        <w:rPr>
          <w:rFonts w:asciiTheme="minorHAnsi" w:hAnsiTheme="minorHAnsi" w:cstheme="minorHAnsi"/>
          <w:lang w:val="es-CO"/>
        </w:rPr>
        <w:t xml:space="preserve">de </w:t>
      </w:r>
      <w:r w:rsidR="000576B7" w:rsidRPr="00222BD5">
        <w:rPr>
          <w:rFonts w:asciiTheme="minorHAnsi" w:hAnsiTheme="minorHAnsi" w:cstheme="minorHAnsi"/>
          <w:lang w:val="es-CO"/>
        </w:rPr>
        <w:t>noviembre</w:t>
      </w:r>
      <w:r w:rsidR="00A32E6D" w:rsidRPr="00222BD5">
        <w:rPr>
          <w:rFonts w:asciiTheme="minorHAnsi" w:hAnsiTheme="minorHAnsi" w:cstheme="minorHAnsi"/>
          <w:lang w:val="es-CO"/>
        </w:rPr>
        <w:t xml:space="preserve"> de 2020, antes de la media noche (11:59 pm).</w:t>
      </w:r>
    </w:p>
    <w:sectPr w:rsidR="00A32E6D" w:rsidRPr="00222BD5" w:rsidSect="00F56A51">
      <w:headerReference w:type="firs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3638692" w14:textId="77777777" w:rsidR="00B532C2" w:rsidRDefault="00B532C2" w:rsidP="00480688">
      <w:r>
        <w:separator/>
      </w:r>
    </w:p>
  </w:endnote>
  <w:endnote w:type="continuationSeparator" w:id="0">
    <w:p w14:paraId="0DD31662" w14:textId="77777777" w:rsidR="00B532C2" w:rsidRDefault="00B532C2" w:rsidP="00480688">
      <w:r>
        <w:continuationSeparator/>
      </w:r>
    </w:p>
  </w:endnote>
  <w:endnote w:type="continuationNotice" w:id="1">
    <w:p w14:paraId="23C58A60" w14:textId="77777777" w:rsidR="00B532C2" w:rsidRDefault="00B532C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BA6AB01" w14:textId="77777777" w:rsidR="00B532C2" w:rsidRDefault="00B532C2" w:rsidP="00480688">
      <w:r>
        <w:separator/>
      </w:r>
    </w:p>
  </w:footnote>
  <w:footnote w:type="continuationSeparator" w:id="0">
    <w:p w14:paraId="1AFBCE2A" w14:textId="77777777" w:rsidR="00B532C2" w:rsidRDefault="00B532C2" w:rsidP="00480688">
      <w:r>
        <w:continuationSeparator/>
      </w:r>
    </w:p>
  </w:footnote>
  <w:footnote w:type="continuationNotice" w:id="1">
    <w:p w14:paraId="0E654141" w14:textId="77777777" w:rsidR="00B532C2" w:rsidRDefault="00B532C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Ind w:w="108" w:type="dxa"/>
      <w:tblLook w:val="04A0" w:firstRow="1" w:lastRow="0" w:firstColumn="1" w:lastColumn="0" w:noHBand="0" w:noVBand="1"/>
    </w:tblPr>
    <w:tblGrid>
      <w:gridCol w:w="2046"/>
      <w:gridCol w:w="5016"/>
      <w:gridCol w:w="996"/>
    </w:tblGrid>
    <w:tr w:rsidR="00DC5EDE" w14:paraId="7FBC0214" w14:textId="77777777" w:rsidTr="0112328F">
      <w:tc>
        <w:tcPr>
          <w:tcW w:w="0" w:type="auto"/>
          <w:vAlign w:val="center"/>
        </w:tcPr>
        <w:p w14:paraId="5BF9846E" w14:textId="77777777" w:rsidR="00DC5EDE" w:rsidRDefault="0112328F" w:rsidP="00480688">
          <w:r>
            <w:rPr>
              <w:noProof/>
            </w:rPr>
            <w:drawing>
              <wp:inline distT="0" distB="0" distL="0" distR="0" wp14:anchorId="6AA8C23B" wp14:editId="3A290F91">
                <wp:extent cx="1158489" cy="539750"/>
                <wp:effectExtent l="0" t="0" r="3810" b="0"/>
                <wp:docPr id="2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158489" cy="53975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0" w:type="auto"/>
          <w:vAlign w:val="center"/>
        </w:tcPr>
        <w:p w14:paraId="0E5A4CA7" w14:textId="77777777" w:rsidR="00DC5EDE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ngeniería de Sistemas y Computación</w:t>
          </w:r>
        </w:p>
        <w:p w14:paraId="393B4A3B" w14:textId="77777777" w:rsidR="00DC5EDE" w:rsidRPr="00A766F7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SIS-1225 – Estructuras de Datos y Algoritmos</w:t>
          </w:r>
        </w:p>
        <w:p w14:paraId="329B8FAD" w14:textId="77777777" w:rsidR="00DC5EDE" w:rsidRPr="00486EE9" w:rsidRDefault="00DC5EDE" w:rsidP="00480688">
          <w:r w:rsidRPr="00A766F7">
            <w:rPr>
              <w:b/>
              <w:bCs/>
            </w:rPr>
            <w:t>Taller GIT y GitHub</w:t>
          </w:r>
        </w:p>
      </w:tc>
      <w:tc>
        <w:tcPr>
          <w:tcW w:w="0" w:type="auto"/>
          <w:vAlign w:val="center"/>
        </w:tcPr>
        <w:p w14:paraId="14E3BC50" w14:textId="77777777" w:rsidR="00DC5EDE" w:rsidRDefault="0112328F" w:rsidP="00480688">
          <w:r>
            <w:rPr>
              <w:noProof/>
            </w:rPr>
            <w:drawing>
              <wp:inline distT="0" distB="0" distL="0" distR="0" wp14:anchorId="43F2294D" wp14:editId="52D94462">
                <wp:extent cx="491540" cy="540000"/>
                <wp:effectExtent l="0" t="0" r="3810" b="0"/>
                <wp:docPr id="3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91540" cy="54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2BC60B1C" w14:textId="77777777" w:rsidR="00DC5EDE" w:rsidRPr="00480688" w:rsidRDefault="00DC5EDE" w:rsidP="00480688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295498"/>
    <w:multiLevelType w:val="hybridMultilevel"/>
    <w:tmpl w:val="1FDC7B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1A5B24"/>
    <w:multiLevelType w:val="hybridMultilevel"/>
    <w:tmpl w:val="7D5A89FA"/>
    <w:lvl w:ilvl="0" w:tplc="98987DD6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 w:tplc="101094C0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 w:tplc="F0D0F050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 w:tplc="ECF04F5C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 w:tplc="09F2F9E8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 w:tplc="C7A2372E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 w:tplc="50B83C1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 w:tplc="9B08F1A8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 w:tplc="43AEF5C4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35E283C"/>
    <w:multiLevelType w:val="hybridMultilevel"/>
    <w:tmpl w:val="8C3C6EE8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45F304B"/>
    <w:multiLevelType w:val="hybridMultilevel"/>
    <w:tmpl w:val="C71ABF1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482775B"/>
    <w:multiLevelType w:val="hybridMultilevel"/>
    <w:tmpl w:val="F91C5A1A"/>
    <w:lvl w:ilvl="0" w:tplc="76E83C4A">
      <w:start w:val="1"/>
      <w:numFmt w:val="decimal"/>
      <w:pStyle w:val="Heading1"/>
      <w:lvlText w:val="%1"/>
      <w:lvlJc w:val="left"/>
      <w:pPr>
        <w:ind w:left="432" w:hanging="432"/>
      </w:pPr>
    </w:lvl>
    <w:lvl w:ilvl="1" w:tplc="09B018F4">
      <w:start w:val="1"/>
      <w:numFmt w:val="decimal"/>
      <w:pStyle w:val="Heading2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 w:tplc="E88E4B90">
      <w:start w:val="1"/>
      <w:numFmt w:val="decimal"/>
      <w:pStyle w:val="Heading3"/>
      <w:lvlText w:val="%1.%2.%3"/>
      <w:lvlJc w:val="left"/>
      <w:pPr>
        <w:ind w:left="720" w:hanging="720"/>
      </w:pPr>
    </w:lvl>
    <w:lvl w:ilvl="3" w:tplc="6AEA33B2">
      <w:start w:val="1"/>
      <w:numFmt w:val="decimal"/>
      <w:pStyle w:val="Heading4"/>
      <w:lvlText w:val="%1.%2.%3.%4"/>
      <w:lvlJc w:val="left"/>
      <w:pPr>
        <w:ind w:left="864" w:hanging="864"/>
      </w:pPr>
    </w:lvl>
    <w:lvl w:ilvl="4" w:tplc="8048F19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 w:tplc="3D3486B4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 w:tplc="1CF65660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 w:tplc="35D6DE0A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 w:tplc="D1949C46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21B84366"/>
    <w:multiLevelType w:val="hybridMultilevel"/>
    <w:tmpl w:val="645ECB9E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B">
      <w:start w:val="1"/>
      <w:numFmt w:val="lowerRoman"/>
      <w:lvlText w:val="%2."/>
      <w:lvlJc w:val="right"/>
      <w:pPr>
        <w:ind w:left="108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22F182C"/>
    <w:multiLevelType w:val="hybridMultilevel"/>
    <w:tmpl w:val="FF5032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4D52A2"/>
    <w:multiLevelType w:val="hybridMultilevel"/>
    <w:tmpl w:val="8CC8538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AF1E8B"/>
    <w:multiLevelType w:val="hybridMultilevel"/>
    <w:tmpl w:val="CD90C8B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48D4DF2"/>
    <w:multiLevelType w:val="hybridMultilevel"/>
    <w:tmpl w:val="19D2E194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A36D81"/>
    <w:multiLevelType w:val="hybridMultilevel"/>
    <w:tmpl w:val="A9606D66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CE30C6A"/>
    <w:multiLevelType w:val="hybridMultilevel"/>
    <w:tmpl w:val="FD22CE76"/>
    <w:lvl w:ilvl="0" w:tplc="8C0C2B7E">
      <w:start w:val="1"/>
      <w:numFmt w:val="upperLetter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D1D3C20"/>
    <w:multiLevelType w:val="hybridMultilevel"/>
    <w:tmpl w:val="C874AF4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2532ED"/>
    <w:multiLevelType w:val="hybridMultilevel"/>
    <w:tmpl w:val="BBE0FD1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5B37BD"/>
    <w:multiLevelType w:val="hybridMultilevel"/>
    <w:tmpl w:val="0D70F388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0CE7338"/>
    <w:multiLevelType w:val="hybridMultilevel"/>
    <w:tmpl w:val="D5A47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1AA63BD"/>
    <w:multiLevelType w:val="hybridMultilevel"/>
    <w:tmpl w:val="BB6469A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2212A73"/>
    <w:multiLevelType w:val="hybridMultilevel"/>
    <w:tmpl w:val="81AC3C9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406CE9"/>
    <w:multiLevelType w:val="hybridMultilevel"/>
    <w:tmpl w:val="C75A69B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BC38375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546965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96CB85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9369D3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68AE1D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518A43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13CB62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84AC91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2517AE"/>
    <w:multiLevelType w:val="hybridMultilevel"/>
    <w:tmpl w:val="5A98D5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29765A"/>
    <w:multiLevelType w:val="hybridMultilevel"/>
    <w:tmpl w:val="7348F8D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5BA809CF"/>
    <w:multiLevelType w:val="hybridMultilevel"/>
    <w:tmpl w:val="D1204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FE92AD2"/>
    <w:multiLevelType w:val="hybridMultilevel"/>
    <w:tmpl w:val="ECA638B8"/>
    <w:lvl w:ilvl="0" w:tplc="04090017">
      <w:start w:val="1"/>
      <w:numFmt w:val="lowerLetter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3F90BC8"/>
    <w:multiLevelType w:val="hybridMultilevel"/>
    <w:tmpl w:val="9498F302"/>
    <w:lvl w:ilvl="0" w:tplc="8C2272E8">
      <w:numFmt w:val="bullet"/>
      <w:lvlText w:val="-"/>
      <w:lvlJc w:val="left"/>
      <w:pPr>
        <w:ind w:left="36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5BD441E"/>
    <w:multiLevelType w:val="hybridMultilevel"/>
    <w:tmpl w:val="F782C62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8B77755"/>
    <w:multiLevelType w:val="hybridMultilevel"/>
    <w:tmpl w:val="76B6BA52"/>
    <w:lvl w:ilvl="0" w:tplc="55120D66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421EEEC6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B0F40844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91F2678E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3BB61540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8C46E2C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A038032E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44E2FB66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1BFAC7DC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69B45DCB"/>
    <w:multiLevelType w:val="hybridMultilevel"/>
    <w:tmpl w:val="BA5C0484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6CF418C"/>
    <w:multiLevelType w:val="hybridMultilevel"/>
    <w:tmpl w:val="A9E8C67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7B223682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C9440C"/>
    <w:multiLevelType w:val="hybridMultilevel"/>
    <w:tmpl w:val="729667C0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B4553D6"/>
    <w:multiLevelType w:val="hybridMultilevel"/>
    <w:tmpl w:val="215653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0"/>
  </w:num>
  <w:num w:numId="3">
    <w:abstractNumId w:val="16"/>
  </w:num>
  <w:num w:numId="4">
    <w:abstractNumId w:val="20"/>
  </w:num>
  <w:num w:numId="5">
    <w:abstractNumId w:val="2"/>
  </w:num>
  <w:num w:numId="6">
    <w:abstractNumId w:val="3"/>
  </w:num>
  <w:num w:numId="7">
    <w:abstractNumId w:val="22"/>
  </w:num>
  <w:num w:numId="8">
    <w:abstractNumId w:val="13"/>
  </w:num>
  <w:num w:numId="9">
    <w:abstractNumId w:val="27"/>
  </w:num>
  <w:num w:numId="10">
    <w:abstractNumId w:val="18"/>
  </w:num>
  <w:num w:numId="11">
    <w:abstractNumId w:val="5"/>
  </w:num>
  <w:num w:numId="12">
    <w:abstractNumId w:val="8"/>
  </w:num>
  <w:num w:numId="13">
    <w:abstractNumId w:val="15"/>
  </w:num>
  <w:num w:numId="14">
    <w:abstractNumId w:val="9"/>
  </w:num>
  <w:num w:numId="15">
    <w:abstractNumId w:val="6"/>
  </w:num>
  <w:num w:numId="16">
    <w:abstractNumId w:val="1"/>
  </w:num>
  <w:num w:numId="17">
    <w:abstractNumId w:val="28"/>
  </w:num>
  <w:num w:numId="18">
    <w:abstractNumId w:val="12"/>
  </w:num>
  <w:num w:numId="19">
    <w:abstractNumId w:val="0"/>
  </w:num>
  <w:num w:numId="20">
    <w:abstractNumId w:val="19"/>
  </w:num>
  <w:num w:numId="21">
    <w:abstractNumId w:val="26"/>
  </w:num>
  <w:num w:numId="22">
    <w:abstractNumId w:val="14"/>
  </w:num>
  <w:num w:numId="23">
    <w:abstractNumId w:val="17"/>
  </w:num>
  <w:num w:numId="24">
    <w:abstractNumId w:val="29"/>
  </w:num>
  <w:num w:numId="25">
    <w:abstractNumId w:val="7"/>
  </w:num>
  <w:num w:numId="26">
    <w:abstractNumId w:val="23"/>
  </w:num>
  <w:num w:numId="27">
    <w:abstractNumId w:val="25"/>
  </w:num>
  <w:num w:numId="28">
    <w:abstractNumId w:val="21"/>
  </w:num>
  <w:num w:numId="29">
    <w:abstractNumId w:val="11"/>
  </w:num>
  <w:num w:numId="30">
    <w:abstractNumId w:val="24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E73BF"/>
    <w:rsid w:val="00001832"/>
    <w:rsid w:val="00001CAE"/>
    <w:rsid w:val="0000347D"/>
    <w:rsid w:val="000048E1"/>
    <w:rsid w:val="000062FC"/>
    <w:rsid w:val="0000692B"/>
    <w:rsid w:val="000069A8"/>
    <w:rsid w:val="00007261"/>
    <w:rsid w:val="000111FE"/>
    <w:rsid w:val="000128C0"/>
    <w:rsid w:val="00012F81"/>
    <w:rsid w:val="00014DBB"/>
    <w:rsid w:val="00016E23"/>
    <w:rsid w:val="00021508"/>
    <w:rsid w:val="00022B0D"/>
    <w:rsid w:val="00022FE0"/>
    <w:rsid w:val="00023205"/>
    <w:rsid w:val="000234B4"/>
    <w:rsid w:val="0002441B"/>
    <w:rsid w:val="00025290"/>
    <w:rsid w:val="000253E6"/>
    <w:rsid w:val="000254C2"/>
    <w:rsid w:val="00026123"/>
    <w:rsid w:val="0002631A"/>
    <w:rsid w:val="00027852"/>
    <w:rsid w:val="000303BA"/>
    <w:rsid w:val="00032338"/>
    <w:rsid w:val="00032874"/>
    <w:rsid w:val="000328CC"/>
    <w:rsid w:val="0003331B"/>
    <w:rsid w:val="000333D8"/>
    <w:rsid w:val="00033AED"/>
    <w:rsid w:val="00036771"/>
    <w:rsid w:val="000368E2"/>
    <w:rsid w:val="00036ADE"/>
    <w:rsid w:val="000379FA"/>
    <w:rsid w:val="00043180"/>
    <w:rsid w:val="00046093"/>
    <w:rsid w:val="0004781B"/>
    <w:rsid w:val="00047F2C"/>
    <w:rsid w:val="00050629"/>
    <w:rsid w:val="00051508"/>
    <w:rsid w:val="00053AAB"/>
    <w:rsid w:val="00053E24"/>
    <w:rsid w:val="00054E7F"/>
    <w:rsid w:val="00055D6C"/>
    <w:rsid w:val="00055F4E"/>
    <w:rsid w:val="000576B7"/>
    <w:rsid w:val="00060085"/>
    <w:rsid w:val="00061408"/>
    <w:rsid w:val="00065F4B"/>
    <w:rsid w:val="00066931"/>
    <w:rsid w:val="00066A0F"/>
    <w:rsid w:val="00071EA5"/>
    <w:rsid w:val="00073E4D"/>
    <w:rsid w:val="00074B3E"/>
    <w:rsid w:val="00074B8B"/>
    <w:rsid w:val="000765A5"/>
    <w:rsid w:val="0008221F"/>
    <w:rsid w:val="000822CA"/>
    <w:rsid w:val="00082D56"/>
    <w:rsid w:val="00083942"/>
    <w:rsid w:val="00090265"/>
    <w:rsid w:val="0009060C"/>
    <w:rsid w:val="0009367D"/>
    <w:rsid w:val="000943FA"/>
    <w:rsid w:val="000A279E"/>
    <w:rsid w:val="000A488C"/>
    <w:rsid w:val="000A4D57"/>
    <w:rsid w:val="000A52FD"/>
    <w:rsid w:val="000A585A"/>
    <w:rsid w:val="000A5EB3"/>
    <w:rsid w:val="000A6C30"/>
    <w:rsid w:val="000A7949"/>
    <w:rsid w:val="000B0A2F"/>
    <w:rsid w:val="000B22BF"/>
    <w:rsid w:val="000B51A0"/>
    <w:rsid w:val="000B77FC"/>
    <w:rsid w:val="000C1103"/>
    <w:rsid w:val="000C1975"/>
    <w:rsid w:val="000C599F"/>
    <w:rsid w:val="000C6882"/>
    <w:rsid w:val="000D0C4D"/>
    <w:rsid w:val="000D0E74"/>
    <w:rsid w:val="000D184D"/>
    <w:rsid w:val="000D3B79"/>
    <w:rsid w:val="000D4410"/>
    <w:rsid w:val="000D47D3"/>
    <w:rsid w:val="000D5B93"/>
    <w:rsid w:val="000D5DFF"/>
    <w:rsid w:val="000D617E"/>
    <w:rsid w:val="000E1588"/>
    <w:rsid w:val="000E1D06"/>
    <w:rsid w:val="000E2509"/>
    <w:rsid w:val="000E4B74"/>
    <w:rsid w:val="000E5870"/>
    <w:rsid w:val="000F1040"/>
    <w:rsid w:val="000F2020"/>
    <w:rsid w:val="000F317F"/>
    <w:rsid w:val="000F423A"/>
    <w:rsid w:val="000F6256"/>
    <w:rsid w:val="0010030D"/>
    <w:rsid w:val="001025A9"/>
    <w:rsid w:val="001045D6"/>
    <w:rsid w:val="00104DDB"/>
    <w:rsid w:val="00104E7E"/>
    <w:rsid w:val="00107BA7"/>
    <w:rsid w:val="001133B2"/>
    <w:rsid w:val="00113E41"/>
    <w:rsid w:val="00114288"/>
    <w:rsid w:val="00115344"/>
    <w:rsid w:val="00116A39"/>
    <w:rsid w:val="00117107"/>
    <w:rsid w:val="001172B0"/>
    <w:rsid w:val="001235A8"/>
    <w:rsid w:val="00123CED"/>
    <w:rsid w:val="00123E84"/>
    <w:rsid w:val="00124184"/>
    <w:rsid w:val="001255BC"/>
    <w:rsid w:val="00126996"/>
    <w:rsid w:val="00127853"/>
    <w:rsid w:val="001301DC"/>
    <w:rsid w:val="0013156E"/>
    <w:rsid w:val="00131DAA"/>
    <w:rsid w:val="00132550"/>
    <w:rsid w:val="001355B1"/>
    <w:rsid w:val="001413B0"/>
    <w:rsid w:val="00142B43"/>
    <w:rsid w:val="001443CD"/>
    <w:rsid w:val="00144875"/>
    <w:rsid w:val="0014544C"/>
    <w:rsid w:val="001500BE"/>
    <w:rsid w:val="001514DC"/>
    <w:rsid w:val="00151B5A"/>
    <w:rsid w:val="00151F43"/>
    <w:rsid w:val="00152217"/>
    <w:rsid w:val="00156981"/>
    <w:rsid w:val="00157912"/>
    <w:rsid w:val="00157B51"/>
    <w:rsid w:val="00160BCB"/>
    <w:rsid w:val="00161B93"/>
    <w:rsid w:val="001640BE"/>
    <w:rsid w:val="00165A8A"/>
    <w:rsid w:val="00165CFF"/>
    <w:rsid w:val="00167EC9"/>
    <w:rsid w:val="001726D8"/>
    <w:rsid w:val="001751A3"/>
    <w:rsid w:val="0017568C"/>
    <w:rsid w:val="0017569E"/>
    <w:rsid w:val="00175CE3"/>
    <w:rsid w:val="001766A8"/>
    <w:rsid w:val="001809F2"/>
    <w:rsid w:val="00181E2B"/>
    <w:rsid w:val="00182B0C"/>
    <w:rsid w:val="00183544"/>
    <w:rsid w:val="00183918"/>
    <w:rsid w:val="00185172"/>
    <w:rsid w:val="00185770"/>
    <w:rsid w:val="00185B6E"/>
    <w:rsid w:val="00190ABA"/>
    <w:rsid w:val="0019255C"/>
    <w:rsid w:val="00192678"/>
    <w:rsid w:val="0019399B"/>
    <w:rsid w:val="00193AAE"/>
    <w:rsid w:val="001946EC"/>
    <w:rsid w:val="00194DF1"/>
    <w:rsid w:val="00196259"/>
    <w:rsid w:val="00196D27"/>
    <w:rsid w:val="001974B8"/>
    <w:rsid w:val="00197927"/>
    <w:rsid w:val="00197E45"/>
    <w:rsid w:val="001A00EE"/>
    <w:rsid w:val="001A110E"/>
    <w:rsid w:val="001A1147"/>
    <w:rsid w:val="001A2971"/>
    <w:rsid w:val="001A4CF2"/>
    <w:rsid w:val="001A583E"/>
    <w:rsid w:val="001A679C"/>
    <w:rsid w:val="001A6862"/>
    <w:rsid w:val="001A7759"/>
    <w:rsid w:val="001A7D58"/>
    <w:rsid w:val="001B2348"/>
    <w:rsid w:val="001B245F"/>
    <w:rsid w:val="001B2EB6"/>
    <w:rsid w:val="001B3B91"/>
    <w:rsid w:val="001B58AA"/>
    <w:rsid w:val="001B5C74"/>
    <w:rsid w:val="001B6F2D"/>
    <w:rsid w:val="001B7D4F"/>
    <w:rsid w:val="001C0B57"/>
    <w:rsid w:val="001C145E"/>
    <w:rsid w:val="001C28D0"/>
    <w:rsid w:val="001C2D45"/>
    <w:rsid w:val="001C3882"/>
    <w:rsid w:val="001C4174"/>
    <w:rsid w:val="001C7D6B"/>
    <w:rsid w:val="001D1803"/>
    <w:rsid w:val="001D20BD"/>
    <w:rsid w:val="001D22D9"/>
    <w:rsid w:val="001E13C2"/>
    <w:rsid w:val="001E2615"/>
    <w:rsid w:val="001E3A26"/>
    <w:rsid w:val="001E43C1"/>
    <w:rsid w:val="001E50EB"/>
    <w:rsid w:val="001E585A"/>
    <w:rsid w:val="001E725F"/>
    <w:rsid w:val="001E7A13"/>
    <w:rsid w:val="001E7AD9"/>
    <w:rsid w:val="001F01B9"/>
    <w:rsid w:val="001F2833"/>
    <w:rsid w:val="001F2A89"/>
    <w:rsid w:val="001F32F1"/>
    <w:rsid w:val="001F36FE"/>
    <w:rsid w:val="001F3A6F"/>
    <w:rsid w:val="001F3BB8"/>
    <w:rsid w:val="001F49D7"/>
    <w:rsid w:val="001F5C70"/>
    <w:rsid w:val="001F6283"/>
    <w:rsid w:val="00200B6F"/>
    <w:rsid w:val="00201C68"/>
    <w:rsid w:val="00202EE6"/>
    <w:rsid w:val="00203057"/>
    <w:rsid w:val="002044E3"/>
    <w:rsid w:val="00206892"/>
    <w:rsid w:val="0020766E"/>
    <w:rsid w:val="00207C5D"/>
    <w:rsid w:val="00211C95"/>
    <w:rsid w:val="002128F9"/>
    <w:rsid w:val="00213587"/>
    <w:rsid w:val="00214713"/>
    <w:rsid w:val="00214C8D"/>
    <w:rsid w:val="00216A27"/>
    <w:rsid w:val="00217DB6"/>
    <w:rsid w:val="00220E3D"/>
    <w:rsid w:val="00222B83"/>
    <w:rsid w:val="00222BD5"/>
    <w:rsid w:val="00224BE1"/>
    <w:rsid w:val="00225726"/>
    <w:rsid w:val="002268BD"/>
    <w:rsid w:val="00227776"/>
    <w:rsid w:val="00230CE1"/>
    <w:rsid w:val="00232139"/>
    <w:rsid w:val="00232757"/>
    <w:rsid w:val="00234BC9"/>
    <w:rsid w:val="002353DD"/>
    <w:rsid w:val="00235CF4"/>
    <w:rsid w:val="002379D8"/>
    <w:rsid w:val="00237AA6"/>
    <w:rsid w:val="00237E96"/>
    <w:rsid w:val="00240086"/>
    <w:rsid w:val="00241DB0"/>
    <w:rsid w:val="00242D8B"/>
    <w:rsid w:val="0024333B"/>
    <w:rsid w:val="002453D9"/>
    <w:rsid w:val="00246151"/>
    <w:rsid w:val="00246C27"/>
    <w:rsid w:val="00246E5F"/>
    <w:rsid w:val="0024728D"/>
    <w:rsid w:val="002503D9"/>
    <w:rsid w:val="00250940"/>
    <w:rsid w:val="00251CA7"/>
    <w:rsid w:val="00254884"/>
    <w:rsid w:val="00256ABF"/>
    <w:rsid w:val="00256BB7"/>
    <w:rsid w:val="00260287"/>
    <w:rsid w:val="0026032E"/>
    <w:rsid w:val="00260A78"/>
    <w:rsid w:val="00262ADD"/>
    <w:rsid w:val="00263805"/>
    <w:rsid w:val="00263A5F"/>
    <w:rsid w:val="00263A88"/>
    <w:rsid w:val="00263E9C"/>
    <w:rsid w:val="00264A4A"/>
    <w:rsid w:val="00265285"/>
    <w:rsid w:val="0026556F"/>
    <w:rsid w:val="00265A1F"/>
    <w:rsid w:val="00265F65"/>
    <w:rsid w:val="00267C8C"/>
    <w:rsid w:val="002701A6"/>
    <w:rsid w:val="00270466"/>
    <w:rsid w:val="002709A3"/>
    <w:rsid w:val="00271335"/>
    <w:rsid w:val="002719BF"/>
    <w:rsid w:val="00271A43"/>
    <w:rsid w:val="00272703"/>
    <w:rsid w:val="00272E7C"/>
    <w:rsid w:val="002736E1"/>
    <w:rsid w:val="00273F39"/>
    <w:rsid w:val="00274A9B"/>
    <w:rsid w:val="00275C83"/>
    <w:rsid w:val="0027603C"/>
    <w:rsid w:val="0027749E"/>
    <w:rsid w:val="002817DB"/>
    <w:rsid w:val="00282380"/>
    <w:rsid w:val="002825F0"/>
    <w:rsid w:val="00282BEC"/>
    <w:rsid w:val="00285413"/>
    <w:rsid w:val="00285E2A"/>
    <w:rsid w:val="00287DCF"/>
    <w:rsid w:val="0029245F"/>
    <w:rsid w:val="002924B6"/>
    <w:rsid w:val="00292E1A"/>
    <w:rsid w:val="00292E2C"/>
    <w:rsid w:val="00294A8B"/>
    <w:rsid w:val="00295772"/>
    <w:rsid w:val="002A058D"/>
    <w:rsid w:val="002A05CA"/>
    <w:rsid w:val="002A55EE"/>
    <w:rsid w:val="002A56E9"/>
    <w:rsid w:val="002A73D6"/>
    <w:rsid w:val="002A754B"/>
    <w:rsid w:val="002B013D"/>
    <w:rsid w:val="002B03A9"/>
    <w:rsid w:val="002B05D8"/>
    <w:rsid w:val="002B08B6"/>
    <w:rsid w:val="002B171B"/>
    <w:rsid w:val="002B23BF"/>
    <w:rsid w:val="002B2D51"/>
    <w:rsid w:val="002B5F8A"/>
    <w:rsid w:val="002B7178"/>
    <w:rsid w:val="002C25FE"/>
    <w:rsid w:val="002C3057"/>
    <w:rsid w:val="002C5312"/>
    <w:rsid w:val="002C66BC"/>
    <w:rsid w:val="002C76AB"/>
    <w:rsid w:val="002D0357"/>
    <w:rsid w:val="002D337E"/>
    <w:rsid w:val="002D5A0C"/>
    <w:rsid w:val="002D7FBC"/>
    <w:rsid w:val="002E037D"/>
    <w:rsid w:val="002E1183"/>
    <w:rsid w:val="002E27BE"/>
    <w:rsid w:val="002F0A80"/>
    <w:rsid w:val="002F0CB8"/>
    <w:rsid w:val="002F1E05"/>
    <w:rsid w:val="002F5206"/>
    <w:rsid w:val="002F6ECA"/>
    <w:rsid w:val="002F6F9B"/>
    <w:rsid w:val="002F7CC5"/>
    <w:rsid w:val="003001AF"/>
    <w:rsid w:val="00303528"/>
    <w:rsid w:val="00305166"/>
    <w:rsid w:val="00310492"/>
    <w:rsid w:val="00310D5A"/>
    <w:rsid w:val="00311D60"/>
    <w:rsid w:val="0031292B"/>
    <w:rsid w:val="00314927"/>
    <w:rsid w:val="0031514C"/>
    <w:rsid w:val="00322761"/>
    <w:rsid w:val="00322C76"/>
    <w:rsid w:val="003240AC"/>
    <w:rsid w:val="0032483A"/>
    <w:rsid w:val="00326CBB"/>
    <w:rsid w:val="003273FD"/>
    <w:rsid w:val="00327640"/>
    <w:rsid w:val="00327654"/>
    <w:rsid w:val="00327B01"/>
    <w:rsid w:val="00327D0B"/>
    <w:rsid w:val="00330234"/>
    <w:rsid w:val="00333D06"/>
    <w:rsid w:val="00334F84"/>
    <w:rsid w:val="0033642C"/>
    <w:rsid w:val="00336797"/>
    <w:rsid w:val="003373F5"/>
    <w:rsid w:val="00337D62"/>
    <w:rsid w:val="00340777"/>
    <w:rsid w:val="003409FB"/>
    <w:rsid w:val="00344BA5"/>
    <w:rsid w:val="00344EAE"/>
    <w:rsid w:val="0034659F"/>
    <w:rsid w:val="00346992"/>
    <w:rsid w:val="00346A7D"/>
    <w:rsid w:val="003471D0"/>
    <w:rsid w:val="003504B1"/>
    <w:rsid w:val="00350CDC"/>
    <w:rsid w:val="00351C12"/>
    <w:rsid w:val="00351C28"/>
    <w:rsid w:val="003523A0"/>
    <w:rsid w:val="00352B4B"/>
    <w:rsid w:val="0035372A"/>
    <w:rsid w:val="00355935"/>
    <w:rsid w:val="00355A4C"/>
    <w:rsid w:val="00360280"/>
    <w:rsid w:val="00360518"/>
    <w:rsid w:val="0036260F"/>
    <w:rsid w:val="00363D32"/>
    <w:rsid w:val="00367152"/>
    <w:rsid w:val="00367833"/>
    <w:rsid w:val="00367A16"/>
    <w:rsid w:val="00370764"/>
    <w:rsid w:val="00372CDF"/>
    <w:rsid w:val="003735E7"/>
    <w:rsid w:val="00373646"/>
    <w:rsid w:val="00374CA2"/>
    <w:rsid w:val="00376E99"/>
    <w:rsid w:val="00377BFB"/>
    <w:rsid w:val="00380EE8"/>
    <w:rsid w:val="003832BF"/>
    <w:rsid w:val="00383F70"/>
    <w:rsid w:val="00384918"/>
    <w:rsid w:val="00384BC5"/>
    <w:rsid w:val="00384DAB"/>
    <w:rsid w:val="00386E2F"/>
    <w:rsid w:val="00390284"/>
    <w:rsid w:val="00393449"/>
    <w:rsid w:val="0039396D"/>
    <w:rsid w:val="00393AE9"/>
    <w:rsid w:val="00393BB0"/>
    <w:rsid w:val="003954EB"/>
    <w:rsid w:val="0039566A"/>
    <w:rsid w:val="00397CAC"/>
    <w:rsid w:val="00397CC1"/>
    <w:rsid w:val="003A21AF"/>
    <w:rsid w:val="003A5427"/>
    <w:rsid w:val="003B0EF7"/>
    <w:rsid w:val="003B461A"/>
    <w:rsid w:val="003B46F5"/>
    <w:rsid w:val="003B4A54"/>
    <w:rsid w:val="003B6676"/>
    <w:rsid w:val="003B7717"/>
    <w:rsid w:val="003C0C91"/>
    <w:rsid w:val="003C1155"/>
    <w:rsid w:val="003C199E"/>
    <w:rsid w:val="003C1C57"/>
    <w:rsid w:val="003C4815"/>
    <w:rsid w:val="003C4EE8"/>
    <w:rsid w:val="003C5838"/>
    <w:rsid w:val="003C6C1F"/>
    <w:rsid w:val="003C7D0E"/>
    <w:rsid w:val="003D104C"/>
    <w:rsid w:val="003D3F5B"/>
    <w:rsid w:val="003D49A6"/>
    <w:rsid w:val="003D4DE9"/>
    <w:rsid w:val="003D5969"/>
    <w:rsid w:val="003D7AAA"/>
    <w:rsid w:val="003E0E0A"/>
    <w:rsid w:val="003E5F6F"/>
    <w:rsid w:val="003E664F"/>
    <w:rsid w:val="003E69F5"/>
    <w:rsid w:val="003E6B62"/>
    <w:rsid w:val="003E7C81"/>
    <w:rsid w:val="003F1A6D"/>
    <w:rsid w:val="003F2AA7"/>
    <w:rsid w:val="003F5EBD"/>
    <w:rsid w:val="003F5F48"/>
    <w:rsid w:val="003F6925"/>
    <w:rsid w:val="0040020A"/>
    <w:rsid w:val="00403843"/>
    <w:rsid w:val="00405083"/>
    <w:rsid w:val="0040612F"/>
    <w:rsid w:val="004064FD"/>
    <w:rsid w:val="004065EA"/>
    <w:rsid w:val="0040685B"/>
    <w:rsid w:val="00406CEB"/>
    <w:rsid w:val="00410482"/>
    <w:rsid w:val="00410A2C"/>
    <w:rsid w:val="00410B61"/>
    <w:rsid w:val="00410EE3"/>
    <w:rsid w:val="004151FB"/>
    <w:rsid w:val="00416808"/>
    <w:rsid w:val="00416928"/>
    <w:rsid w:val="0041748E"/>
    <w:rsid w:val="004211FE"/>
    <w:rsid w:val="00421CCB"/>
    <w:rsid w:val="00426584"/>
    <w:rsid w:val="00427E25"/>
    <w:rsid w:val="00431A5F"/>
    <w:rsid w:val="00431E06"/>
    <w:rsid w:val="00432942"/>
    <w:rsid w:val="00434811"/>
    <w:rsid w:val="004400AD"/>
    <w:rsid w:val="00441CB4"/>
    <w:rsid w:val="00441DC2"/>
    <w:rsid w:val="00443B5E"/>
    <w:rsid w:val="004457EA"/>
    <w:rsid w:val="00446AF6"/>
    <w:rsid w:val="00447342"/>
    <w:rsid w:val="0045187D"/>
    <w:rsid w:val="00451AD6"/>
    <w:rsid w:val="004530B8"/>
    <w:rsid w:val="004535E1"/>
    <w:rsid w:val="00454060"/>
    <w:rsid w:val="00454638"/>
    <w:rsid w:val="0045497E"/>
    <w:rsid w:val="00454B04"/>
    <w:rsid w:val="00454DCE"/>
    <w:rsid w:val="00457640"/>
    <w:rsid w:val="00461516"/>
    <w:rsid w:val="00463782"/>
    <w:rsid w:val="00465773"/>
    <w:rsid w:val="0046677A"/>
    <w:rsid w:val="00466D3A"/>
    <w:rsid w:val="00471246"/>
    <w:rsid w:val="00471633"/>
    <w:rsid w:val="00471D64"/>
    <w:rsid w:val="00472322"/>
    <w:rsid w:val="0047549A"/>
    <w:rsid w:val="00475B0F"/>
    <w:rsid w:val="004777AA"/>
    <w:rsid w:val="00480688"/>
    <w:rsid w:val="00481C19"/>
    <w:rsid w:val="00484548"/>
    <w:rsid w:val="004846CA"/>
    <w:rsid w:val="00485E09"/>
    <w:rsid w:val="004874EF"/>
    <w:rsid w:val="00487D25"/>
    <w:rsid w:val="00490DF9"/>
    <w:rsid w:val="0049164D"/>
    <w:rsid w:val="004927A8"/>
    <w:rsid w:val="00492F5A"/>
    <w:rsid w:val="00492FB0"/>
    <w:rsid w:val="00493287"/>
    <w:rsid w:val="004935AB"/>
    <w:rsid w:val="00494113"/>
    <w:rsid w:val="00494754"/>
    <w:rsid w:val="00494BE1"/>
    <w:rsid w:val="00497E6E"/>
    <w:rsid w:val="004A3252"/>
    <w:rsid w:val="004A50ED"/>
    <w:rsid w:val="004A7152"/>
    <w:rsid w:val="004B2326"/>
    <w:rsid w:val="004B3661"/>
    <w:rsid w:val="004B485E"/>
    <w:rsid w:val="004B4F7E"/>
    <w:rsid w:val="004B6C22"/>
    <w:rsid w:val="004B7F57"/>
    <w:rsid w:val="004C137A"/>
    <w:rsid w:val="004C14F2"/>
    <w:rsid w:val="004C30F1"/>
    <w:rsid w:val="004C433C"/>
    <w:rsid w:val="004C6F98"/>
    <w:rsid w:val="004D0009"/>
    <w:rsid w:val="004D2569"/>
    <w:rsid w:val="004D3C21"/>
    <w:rsid w:val="004D464A"/>
    <w:rsid w:val="004D4F5D"/>
    <w:rsid w:val="004D53C5"/>
    <w:rsid w:val="004D6EB0"/>
    <w:rsid w:val="004D7295"/>
    <w:rsid w:val="004D7682"/>
    <w:rsid w:val="004E1C42"/>
    <w:rsid w:val="004E20F0"/>
    <w:rsid w:val="004E3261"/>
    <w:rsid w:val="004E4F89"/>
    <w:rsid w:val="004E5590"/>
    <w:rsid w:val="004E7D78"/>
    <w:rsid w:val="004F0180"/>
    <w:rsid w:val="004F05F2"/>
    <w:rsid w:val="004F079A"/>
    <w:rsid w:val="004F1AA9"/>
    <w:rsid w:val="004F202B"/>
    <w:rsid w:val="004F26A6"/>
    <w:rsid w:val="004F4909"/>
    <w:rsid w:val="004F62D1"/>
    <w:rsid w:val="004F6D32"/>
    <w:rsid w:val="004F7735"/>
    <w:rsid w:val="0050086F"/>
    <w:rsid w:val="005037A5"/>
    <w:rsid w:val="00505CC6"/>
    <w:rsid w:val="0050677E"/>
    <w:rsid w:val="005119FE"/>
    <w:rsid w:val="00514120"/>
    <w:rsid w:val="00514F32"/>
    <w:rsid w:val="0051593E"/>
    <w:rsid w:val="00517483"/>
    <w:rsid w:val="005222DA"/>
    <w:rsid w:val="00522F01"/>
    <w:rsid w:val="00522F9E"/>
    <w:rsid w:val="00523FBA"/>
    <w:rsid w:val="00524975"/>
    <w:rsid w:val="00524D95"/>
    <w:rsid w:val="00524F90"/>
    <w:rsid w:val="005260A4"/>
    <w:rsid w:val="005266EF"/>
    <w:rsid w:val="005275D4"/>
    <w:rsid w:val="00530340"/>
    <w:rsid w:val="005303C6"/>
    <w:rsid w:val="0053173F"/>
    <w:rsid w:val="00531E90"/>
    <w:rsid w:val="005329A6"/>
    <w:rsid w:val="00532AEE"/>
    <w:rsid w:val="00535466"/>
    <w:rsid w:val="00536238"/>
    <w:rsid w:val="005378C3"/>
    <w:rsid w:val="00537A85"/>
    <w:rsid w:val="00541A4C"/>
    <w:rsid w:val="00543266"/>
    <w:rsid w:val="0054534D"/>
    <w:rsid w:val="00546842"/>
    <w:rsid w:val="0055183B"/>
    <w:rsid w:val="00552372"/>
    <w:rsid w:val="0055241F"/>
    <w:rsid w:val="005527D3"/>
    <w:rsid w:val="005531A0"/>
    <w:rsid w:val="00553F61"/>
    <w:rsid w:val="0055484A"/>
    <w:rsid w:val="00554F2A"/>
    <w:rsid w:val="0055574D"/>
    <w:rsid w:val="00557B7B"/>
    <w:rsid w:val="00560417"/>
    <w:rsid w:val="00561DA1"/>
    <w:rsid w:val="0056399A"/>
    <w:rsid w:val="005660E9"/>
    <w:rsid w:val="0056624C"/>
    <w:rsid w:val="00566A7A"/>
    <w:rsid w:val="0057043D"/>
    <w:rsid w:val="0057217F"/>
    <w:rsid w:val="005732FE"/>
    <w:rsid w:val="00573974"/>
    <w:rsid w:val="00577617"/>
    <w:rsid w:val="005817A9"/>
    <w:rsid w:val="00583ED3"/>
    <w:rsid w:val="0058497B"/>
    <w:rsid w:val="00584AF4"/>
    <w:rsid w:val="005862A8"/>
    <w:rsid w:val="00586BE2"/>
    <w:rsid w:val="00586DAD"/>
    <w:rsid w:val="00587C56"/>
    <w:rsid w:val="005925F5"/>
    <w:rsid w:val="00593B36"/>
    <w:rsid w:val="00593C4F"/>
    <w:rsid w:val="0059410D"/>
    <w:rsid w:val="005943E0"/>
    <w:rsid w:val="00596C64"/>
    <w:rsid w:val="005A0817"/>
    <w:rsid w:val="005A1510"/>
    <w:rsid w:val="005A26C7"/>
    <w:rsid w:val="005A3E96"/>
    <w:rsid w:val="005A40B9"/>
    <w:rsid w:val="005A5488"/>
    <w:rsid w:val="005A668B"/>
    <w:rsid w:val="005B1069"/>
    <w:rsid w:val="005B2B1A"/>
    <w:rsid w:val="005B2F45"/>
    <w:rsid w:val="005B3724"/>
    <w:rsid w:val="005B48B0"/>
    <w:rsid w:val="005B4B3E"/>
    <w:rsid w:val="005B4EA3"/>
    <w:rsid w:val="005B6678"/>
    <w:rsid w:val="005C00E0"/>
    <w:rsid w:val="005C3E35"/>
    <w:rsid w:val="005C43A9"/>
    <w:rsid w:val="005C6691"/>
    <w:rsid w:val="005D0CC6"/>
    <w:rsid w:val="005D1D94"/>
    <w:rsid w:val="005D1F85"/>
    <w:rsid w:val="005D2249"/>
    <w:rsid w:val="005D2918"/>
    <w:rsid w:val="005D3FFD"/>
    <w:rsid w:val="005D4B94"/>
    <w:rsid w:val="005E16E3"/>
    <w:rsid w:val="005E27FC"/>
    <w:rsid w:val="005E2A83"/>
    <w:rsid w:val="005E4102"/>
    <w:rsid w:val="005E5680"/>
    <w:rsid w:val="005E6DC6"/>
    <w:rsid w:val="005E6EF7"/>
    <w:rsid w:val="005E768D"/>
    <w:rsid w:val="005E7D82"/>
    <w:rsid w:val="005E7DBC"/>
    <w:rsid w:val="005F1037"/>
    <w:rsid w:val="005F2C0F"/>
    <w:rsid w:val="005F2FCA"/>
    <w:rsid w:val="005F4116"/>
    <w:rsid w:val="005F51AE"/>
    <w:rsid w:val="005F5B6C"/>
    <w:rsid w:val="006007AE"/>
    <w:rsid w:val="00601514"/>
    <w:rsid w:val="00601727"/>
    <w:rsid w:val="00601B2A"/>
    <w:rsid w:val="006032F3"/>
    <w:rsid w:val="00607A33"/>
    <w:rsid w:val="00611D2B"/>
    <w:rsid w:val="00612B26"/>
    <w:rsid w:val="00620D1D"/>
    <w:rsid w:val="00623EC5"/>
    <w:rsid w:val="006250A6"/>
    <w:rsid w:val="00627E5C"/>
    <w:rsid w:val="00630283"/>
    <w:rsid w:val="0063040C"/>
    <w:rsid w:val="006307C9"/>
    <w:rsid w:val="00633DB9"/>
    <w:rsid w:val="006346FA"/>
    <w:rsid w:val="006347F4"/>
    <w:rsid w:val="006354E0"/>
    <w:rsid w:val="006359D2"/>
    <w:rsid w:val="006364C6"/>
    <w:rsid w:val="006365E1"/>
    <w:rsid w:val="00636DBF"/>
    <w:rsid w:val="0064206D"/>
    <w:rsid w:val="00642FF2"/>
    <w:rsid w:val="006442FD"/>
    <w:rsid w:val="00644A4D"/>
    <w:rsid w:val="006454AB"/>
    <w:rsid w:val="006456E0"/>
    <w:rsid w:val="00647D87"/>
    <w:rsid w:val="00650DA2"/>
    <w:rsid w:val="00652711"/>
    <w:rsid w:val="00655DE9"/>
    <w:rsid w:val="00660995"/>
    <w:rsid w:val="00661092"/>
    <w:rsid w:val="00662678"/>
    <w:rsid w:val="006636C2"/>
    <w:rsid w:val="006637B6"/>
    <w:rsid w:val="00664738"/>
    <w:rsid w:val="0066492F"/>
    <w:rsid w:val="00665DC3"/>
    <w:rsid w:val="00667227"/>
    <w:rsid w:val="00671AF1"/>
    <w:rsid w:val="006727B7"/>
    <w:rsid w:val="00673606"/>
    <w:rsid w:val="00673A24"/>
    <w:rsid w:val="00674217"/>
    <w:rsid w:val="00674DCB"/>
    <w:rsid w:val="006752D6"/>
    <w:rsid w:val="00677919"/>
    <w:rsid w:val="006808FA"/>
    <w:rsid w:val="00680B15"/>
    <w:rsid w:val="0068133D"/>
    <w:rsid w:val="00681499"/>
    <w:rsid w:val="00681981"/>
    <w:rsid w:val="006845E5"/>
    <w:rsid w:val="00684735"/>
    <w:rsid w:val="006854A2"/>
    <w:rsid w:val="006856BC"/>
    <w:rsid w:val="00687031"/>
    <w:rsid w:val="006879EE"/>
    <w:rsid w:val="00691148"/>
    <w:rsid w:val="0069194C"/>
    <w:rsid w:val="00692470"/>
    <w:rsid w:val="0069399B"/>
    <w:rsid w:val="00693F79"/>
    <w:rsid w:val="006949A9"/>
    <w:rsid w:val="00694B3F"/>
    <w:rsid w:val="00695E3F"/>
    <w:rsid w:val="00696C8D"/>
    <w:rsid w:val="00696FC2"/>
    <w:rsid w:val="00697F2B"/>
    <w:rsid w:val="006A16B4"/>
    <w:rsid w:val="006A53E5"/>
    <w:rsid w:val="006A7B9F"/>
    <w:rsid w:val="006B2BFC"/>
    <w:rsid w:val="006B4902"/>
    <w:rsid w:val="006B523E"/>
    <w:rsid w:val="006B7EC9"/>
    <w:rsid w:val="006B7F86"/>
    <w:rsid w:val="006C0CDA"/>
    <w:rsid w:val="006C18A2"/>
    <w:rsid w:val="006C4246"/>
    <w:rsid w:val="006C64DB"/>
    <w:rsid w:val="006D004F"/>
    <w:rsid w:val="006D3AA7"/>
    <w:rsid w:val="006D3D44"/>
    <w:rsid w:val="006D61E5"/>
    <w:rsid w:val="006D6469"/>
    <w:rsid w:val="006D7423"/>
    <w:rsid w:val="006D7671"/>
    <w:rsid w:val="006D7DB1"/>
    <w:rsid w:val="006E00E6"/>
    <w:rsid w:val="006E0395"/>
    <w:rsid w:val="006E1E4A"/>
    <w:rsid w:val="006E2D71"/>
    <w:rsid w:val="006E5BCF"/>
    <w:rsid w:val="006E6917"/>
    <w:rsid w:val="006E70FB"/>
    <w:rsid w:val="006E73BF"/>
    <w:rsid w:val="006F1412"/>
    <w:rsid w:val="006F23CD"/>
    <w:rsid w:val="006F4320"/>
    <w:rsid w:val="006F457C"/>
    <w:rsid w:val="006F5A98"/>
    <w:rsid w:val="00701A87"/>
    <w:rsid w:val="00702769"/>
    <w:rsid w:val="007051F4"/>
    <w:rsid w:val="00705342"/>
    <w:rsid w:val="00705B37"/>
    <w:rsid w:val="00705F3D"/>
    <w:rsid w:val="0070799E"/>
    <w:rsid w:val="00710B76"/>
    <w:rsid w:val="00712307"/>
    <w:rsid w:val="00712CEF"/>
    <w:rsid w:val="00713692"/>
    <w:rsid w:val="00714778"/>
    <w:rsid w:val="0071494E"/>
    <w:rsid w:val="00715340"/>
    <w:rsid w:val="00715A45"/>
    <w:rsid w:val="00716459"/>
    <w:rsid w:val="007166EC"/>
    <w:rsid w:val="00717EF3"/>
    <w:rsid w:val="007207A8"/>
    <w:rsid w:val="00721D84"/>
    <w:rsid w:val="007253BD"/>
    <w:rsid w:val="00725F8C"/>
    <w:rsid w:val="0072A12D"/>
    <w:rsid w:val="007305F1"/>
    <w:rsid w:val="007314FD"/>
    <w:rsid w:val="00732233"/>
    <w:rsid w:val="0073251E"/>
    <w:rsid w:val="00733007"/>
    <w:rsid w:val="0073303D"/>
    <w:rsid w:val="00735758"/>
    <w:rsid w:val="007371A7"/>
    <w:rsid w:val="00740AC5"/>
    <w:rsid w:val="00741015"/>
    <w:rsid w:val="00741034"/>
    <w:rsid w:val="00742843"/>
    <w:rsid w:val="007433C6"/>
    <w:rsid w:val="0074378F"/>
    <w:rsid w:val="00744234"/>
    <w:rsid w:val="00744CEB"/>
    <w:rsid w:val="00745E29"/>
    <w:rsid w:val="00747B2D"/>
    <w:rsid w:val="00750DFF"/>
    <w:rsid w:val="00754150"/>
    <w:rsid w:val="00754F3A"/>
    <w:rsid w:val="00756EC3"/>
    <w:rsid w:val="00760CFF"/>
    <w:rsid w:val="00762212"/>
    <w:rsid w:val="00763446"/>
    <w:rsid w:val="007645F1"/>
    <w:rsid w:val="00765200"/>
    <w:rsid w:val="00766D07"/>
    <w:rsid w:val="007671D7"/>
    <w:rsid w:val="00770831"/>
    <w:rsid w:val="00771C15"/>
    <w:rsid w:val="0077204C"/>
    <w:rsid w:val="00772857"/>
    <w:rsid w:val="0077389E"/>
    <w:rsid w:val="007740BF"/>
    <w:rsid w:val="007746DB"/>
    <w:rsid w:val="007758F4"/>
    <w:rsid w:val="00776400"/>
    <w:rsid w:val="00776723"/>
    <w:rsid w:val="0077685C"/>
    <w:rsid w:val="007777E9"/>
    <w:rsid w:val="00780130"/>
    <w:rsid w:val="0078072F"/>
    <w:rsid w:val="0078160E"/>
    <w:rsid w:val="0078340C"/>
    <w:rsid w:val="00784D3B"/>
    <w:rsid w:val="00785757"/>
    <w:rsid w:val="00786478"/>
    <w:rsid w:val="00786EDA"/>
    <w:rsid w:val="00787D14"/>
    <w:rsid w:val="0079014D"/>
    <w:rsid w:val="00791CFC"/>
    <w:rsid w:val="00796721"/>
    <w:rsid w:val="007968A6"/>
    <w:rsid w:val="00796A0A"/>
    <w:rsid w:val="00796AE4"/>
    <w:rsid w:val="00796D3B"/>
    <w:rsid w:val="007A1D7C"/>
    <w:rsid w:val="007A2EEE"/>
    <w:rsid w:val="007A4522"/>
    <w:rsid w:val="007A46DC"/>
    <w:rsid w:val="007A4ADF"/>
    <w:rsid w:val="007A4DE5"/>
    <w:rsid w:val="007A7B59"/>
    <w:rsid w:val="007B0250"/>
    <w:rsid w:val="007B0ACB"/>
    <w:rsid w:val="007B34F3"/>
    <w:rsid w:val="007B56B3"/>
    <w:rsid w:val="007B7348"/>
    <w:rsid w:val="007C08A2"/>
    <w:rsid w:val="007C18B7"/>
    <w:rsid w:val="007C2639"/>
    <w:rsid w:val="007C4A0E"/>
    <w:rsid w:val="007C53AA"/>
    <w:rsid w:val="007D0A8E"/>
    <w:rsid w:val="007D0C9D"/>
    <w:rsid w:val="007D0D8B"/>
    <w:rsid w:val="007D227B"/>
    <w:rsid w:val="007D2600"/>
    <w:rsid w:val="007D293F"/>
    <w:rsid w:val="007D5C74"/>
    <w:rsid w:val="007D6AE1"/>
    <w:rsid w:val="007E0121"/>
    <w:rsid w:val="007E4D4A"/>
    <w:rsid w:val="007E4FB9"/>
    <w:rsid w:val="007E576E"/>
    <w:rsid w:val="007E5FF3"/>
    <w:rsid w:val="007E7AA0"/>
    <w:rsid w:val="007F0CB2"/>
    <w:rsid w:val="007F0F48"/>
    <w:rsid w:val="007F276E"/>
    <w:rsid w:val="007F27D7"/>
    <w:rsid w:val="00805DAF"/>
    <w:rsid w:val="0080664E"/>
    <w:rsid w:val="00807BF9"/>
    <w:rsid w:val="008106A6"/>
    <w:rsid w:val="00810BFC"/>
    <w:rsid w:val="00813041"/>
    <w:rsid w:val="00815CC6"/>
    <w:rsid w:val="00820168"/>
    <w:rsid w:val="008208CC"/>
    <w:rsid w:val="008210C6"/>
    <w:rsid w:val="00821F26"/>
    <w:rsid w:val="00822C31"/>
    <w:rsid w:val="008235BD"/>
    <w:rsid w:val="00824753"/>
    <w:rsid w:val="0082596E"/>
    <w:rsid w:val="00825A16"/>
    <w:rsid w:val="008260B1"/>
    <w:rsid w:val="00826D97"/>
    <w:rsid w:val="008273DC"/>
    <w:rsid w:val="008300F2"/>
    <w:rsid w:val="008305E3"/>
    <w:rsid w:val="0083362C"/>
    <w:rsid w:val="00834B6E"/>
    <w:rsid w:val="0083725D"/>
    <w:rsid w:val="008373AC"/>
    <w:rsid w:val="00837857"/>
    <w:rsid w:val="00843355"/>
    <w:rsid w:val="00844DEF"/>
    <w:rsid w:val="0085048F"/>
    <w:rsid w:val="008545EA"/>
    <w:rsid w:val="0085607F"/>
    <w:rsid w:val="008566D2"/>
    <w:rsid w:val="00857953"/>
    <w:rsid w:val="00857B29"/>
    <w:rsid w:val="00861FF3"/>
    <w:rsid w:val="008628BC"/>
    <w:rsid w:val="00862B90"/>
    <w:rsid w:val="008640AF"/>
    <w:rsid w:val="008646B3"/>
    <w:rsid w:val="0086472B"/>
    <w:rsid w:val="00866E95"/>
    <w:rsid w:val="00867E73"/>
    <w:rsid w:val="0087009D"/>
    <w:rsid w:val="008707E7"/>
    <w:rsid w:val="0087096C"/>
    <w:rsid w:val="008734E2"/>
    <w:rsid w:val="008735E5"/>
    <w:rsid w:val="0087363A"/>
    <w:rsid w:val="0087436F"/>
    <w:rsid w:val="0087570B"/>
    <w:rsid w:val="00877F46"/>
    <w:rsid w:val="00877F9B"/>
    <w:rsid w:val="00881228"/>
    <w:rsid w:val="008826B6"/>
    <w:rsid w:val="0088475E"/>
    <w:rsid w:val="00886F17"/>
    <w:rsid w:val="008879FA"/>
    <w:rsid w:val="00890733"/>
    <w:rsid w:val="00890765"/>
    <w:rsid w:val="00891F9D"/>
    <w:rsid w:val="00892FB6"/>
    <w:rsid w:val="0089435E"/>
    <w:rsid w:val="00894B3D"/>
    <w:rsid w:val="008965C9"/>
    <w:rsid w:val="008A1D37"/>
    <w:rsid w:val="008A2797"/>
    <w:rsid w:val="008A30D0"/>
    <w:rsid w:val="008A34F7"/>
    <w:rsid w:val="008A6068"/>
    <w:rsid w:val="008A6DB7"/>
    <w:rsid w:val="008B0AE6"/>
    <w:rsid w:val="008B14E5"/>
    <w:rsid w:val="008B1917"/>
    <w:rsid w:val="008B499C"/>
    <w:rsid w:val="008B778F"/>
    <w:rsid w:val="008C22F9"/>
    <w:rsid w:val="008C38AA"/>
    <w:rsid w:val="008C48A1"/>
    <w:rsid w:val="008C679D"/>
    <w:rsid w:val="008C6938"/>
    <w:rsid w:val="008C6A82"/>
    <w:rsid w:val="008D013D"/>
    <w:rsid w:val="008D03A2"/>
    <w:rsid w:val="008D03EA"/>
    <w:rsid w:val="008D10DE"/>
    <w:rsid w:val="008D1290"/>
    <w:rsid w:val="008D241D"/>
    <w:rsid w:val="008D54EB"/>
    <w:rsid w:val="008D5E2C"/>
    <w:rsid w:val="008D6958"/>
    <w:rsid w:val="008E0B06"/>
    <w:rsid w:val="008E0B4F"/>
    <w:rsid w:val="008E3AC4"/>
    <w:rsid w:val="008E43EC"/>
    <w:rsid w:val="008E5DE8"/>
    <w:rsid w:val="008E65AD"/>
    <w:rsid w:val="008F0CC4"/>
    <w:rsid w:val="008F121F"/>
    <w:rsid w:val="008F6C51"/>
    <w:rsid w:val="008F7740"/>
    <w:rsid w:val="0090122B"/>
    <w:rsid w:val="009016BD"/>
    <w:rsid w:val="0090191B"/>
    <w:rsid w:val="009020CA"/>
    <w:rsid w:val="00903396"/>
    <w:rsid w:val="00903968"/>
    <w:rsid w:val="00903D79"/>
    <w:rsid w:val="00903DDF"/>
    <w:rsid w:val="00904307"/>
    <w:rsid w:val="00904D14"/>
    <w:rsid w:val="009076BB"/>
    <w:rsid w:val="009115D4"/>
    <w:rsid w:val="0091598A"/>
    <w:rsid w:val="00916026"/>
    <w:rsid w:val="0091627D"/>
    <w:rsid w:val="00916642"/>
    <w:rsid w:val="009208F5"/>
    <w:rsid w:val="00920C27"/>
    <w:rsid w:val="009211EA"/>
    <w:rsid w:val="0092159D"/>
    <w:rsid w:val="00921C72"/>
    <w:rsid w:val="00923993"/>
    <w:rsid w:val="00925F6A"/>
    <w:rsid w:val="0092616A"/>
    <w:rsid w:val="009265CC"/>
    <w:rsid w:val="00927C15"/>
    <w:rsid w:val="00927D32"/>
    <w:rsid w:val="009329F1"/>
    <w:rsid w:val="00932ABB"/>
    <w:rsid w:val="0093330D"/>
    <w:rsid w:val="009334AE"/>
    <w:rsid w:val="009344E0"/>
    <w:rsid w:val="00937C57"/>
    <w:rsid w:val="0094075C"/>
    <w:rsid w:val="009442AC"/>
    <w:rsid w:val="009450EB"/>
    <w:rsid w:val="00946D69"/>
    <w:rsid w:val="00950638"/>
    <w:rsid w:val="0095122B"/>
    <w:rsid w:val="0095133A"/>
    <w:rsid w:val="009513FB"/>
    <w:rsid w:val="009514BB"/>
    <w:rsid w:val="009534E1"/>
    <w:rsid w:val="0095381E"/>
    <w:rsid w:val="00953F68"/>
    <w:rsid w:val="0095445A"/>
    <w:rsid w:val="00955034"/>
    <w:rsid w:val="00955A7D"/>
    <w:rsid w:val="009560E3"/>
    <w:rsid w:val="00956974"/>
    <w:rsid w:val="00960457"/>
    <w:rsid w:val="00960468"/>
    <w:rsid w:val="00960984"/>
    <w:rsid w:val="00961BC3"/>
    <w:rsid w:val="00965A67"/>
    <w:rsid w:val="00966F82"/>
    <w:rsid w:val="00967BBA"/>
    <w:rsid w:val="009720E3"/>
    <w:rsid w:val="009727DE"/>
    <w:rsid w:val="00972F83"/>
    <w:rsid w:val="0097463D"/>
    <w:rsid w:val="0097513E"/>
    <w:rsid w:val="00975AAC"/>
    <w:rsid w:val="00975D30"/>
    <w:rsid w:val="009812BD"/>
    <w:rsid w:val="00981D3C"/>
    <w:rsid w:val="009828E2"/>
    <w:rsid w:val="00983111"/>
    <w:rsid w:val="00984268"/>
    <w:rsid w:val="00985386"/>
    <w:rsid w:val="00987828"/>
    <w:rsid w:val="009918C1"/>
    <w:rsid w:val="00992DE3"/>
    <w:rsid w:val="0099395B"/>
    <w:rsid w:val="009939DB"/>
    <w:rsid w:val="00996E90"/>
    <w:rsid w:val="009A09E8"/>
    <w:rsid w:val="009A115D"/>
    <w:rsid w:val="009A1BC6"/>
    <w:rsid w:val="009A203E"/>
    <w:rsid w:val="009A21DF"/>
    <w:rsid w:val="009A28A2"/>
    <w:rsid w:val="009A2FAB"/>
    <w:rsid w:val="009A43ED"/>
    <w:rsid w:val="009A49AE"/>
    <w:rsid w:val="009A6CB1"/>
    <w:rsid w:val="009A7134"/>
    <w:rsid w:val="009A7928"/>
    <w:rsid w:val="009B0A35"/>
    <w:rsid w:val="009B22AB"/>
    <w:rsid w:val="009B3677"/>
    <w:rsid w:val="009B535B"/>
    <w:rsid w:val="009B5743"/>
    <w:rsid w:val="009B758F"/>
    <w:rsid w:val="009C1C8B"/>
    <w:rsid w:val="009C3859"/>
    <w:rsid w:val="009C3BBA"/>
    <w:rsid w:val="009C43BF"/>
    <w:rsid w:val="009C74E6"/>
    <w:rsid w:val="009C79FB"/>
    <w:rsid w:val="009D0ECF"/>
    <w:rsid w:val="009D2DCF"/>
    <w:rsid w:val="009D30DA"/>
    <w:rsid w:val="009D35E4"/>
    <w:rsid w:val="009D3795"/>
    <w:rsid w:val="009D37E2"/>
    <w:rsid w:val="009D3FD0"/>
    <w:rsid w:val="009D40B1"/>
    <w:rsid w:val="009E362C"/>
    <w:rsid w:val="009E3C16"/>
    <w:rsid w:val="009E5698"/>
    <w:rsid w:val="009E5750"/>
    <w:rsid w:val="009E5F40"/>
    <w:rsid w:val="009E67B0"/>
    <w:rsid w:val="009E6FDD"/>
    <w:rsid w:val="009F2233"/>
    <w:rsid w:val="009F237B"/>
    <w:rsid w:val="009F3D1E"/>
    <w:rsid w:val="009F5BBA"/>
    <w:rsid w:val="009F6D69"/>
    <w:rsid w:val="00A0027C"/>
    <w:rsid w:val="00A00539"/>
    <w:rsid w:val="00A005FF"/>
    <w:rsid w:val="00A00E5A"/>
    <w:rsid w:val="00A0110F"/>
    <w:rsid w:val="00A02E97"/>
    <w:rsid w:val="00A0471F"/>
    <w:rsid w:val="00A07412"/>
    <w:rsid w:val="00A1041A"/>
    <w:rsid w:val="00A110D9"/>
    <w:rsid w:val="00A143AF"/>
    <w:rsid w:val="00A14B99"/>
    <w:rsid w:val="00A155FD"/>
    <w:rsid w:val="00A1690E"/>
    <w:rsid w:val="00A20356"/>
    <w:rsid w:val="00A20601"/>
    <w:rsid w:val="00A20CB3"/>
    <w:rsid w:val="00A223C4"/>
    <w:rsid w:val="00A226CA"/>
    <w:rsid w:val="00A2394B"/>
    <w:rsid w:val="00A24ABC"/>
    <w:rsid w:val="00A2521A"/>
    <w:rsid w:val="00A256A5"/>
    <w:rsid w:val="00A27089"/>
    <w:rsid w:val="00A3003E"/>
    <w:rsid w:val="00A31D1C"/>
    <w:rsid w:val="00A3228E"/>
    <w:rsid w:val="00A32D09"/>
    <w:rsid w:val="00A32E1D"/>
    <w:rsid w:val="00A32E6D"/>
    <w:rsid w:val="00A3363A"/>
    <w:rsid w:val="00A336AA"/>
    <w:rsid w:val="00A36A46"/>
    <w:rsid w:val="00A40640"/>
    <w:rsid w:val="00A43B98"/>
    <w:rsid w:val="00A44FF7"/>
    <w:rsid w:val="00A4570F"/>
    <w:rsid w:val="00A45F30"/>
    <w:rsid w:val="00A4640D"/>
    <w:rsid w:val="00A464F7"/>
    <w:rsid w:val="00A46DF1"/>
    <w:rsid w:val="00A46EE1"/>
    <w:rsid w:val="00A470A4"/>
    <w:rsid w:val="00A47525"/>
    <w:rsid w:val="00A47856"/>
    <w:rsid w:val="00A50FBD"/>
    <w:rsid w:val="00A528AE"/>
    <w:rsid w:val="00A5453F"/>
    <w:rsid w:val="00A604AC"/>
    <w:rsid w:val="00A605D3"/>
    <w:rsid w:val="00A60742"/>
    <w:rsid w:val="00A60E93"/>
    <w:rsid w:val="00A62509"/>
    <w:rsid w:val="00A62EA8"/>
    <w:rsid w:val="00A63EA6"/>
    <w:rsid w:val="00A641A6"/>
    <w:rsid w:val="00A65281"/>
    <w:rsid w:val="00A65F5A"/>
    <w:rsid w:val="00A6653B"/>
    <w:rsid w:val="00A66D1F"/>
    <w:rsid w:val="00A708F2"/>
    <w:rsid w:val="00A711AD"/>
    <w:rsid w:val="00A718B2"/>
    <w:rsid w:val="00A71FE2"/>
    <w:rsid w:val="00A752F5"/>
    <w:rsid w:val="00A77157"/>
    <w:rsid w:val="00A831D7"/>
    <w:rsid w:val="00A8338E"/>
    <w:rsid w:val="00A836A1"/>
    <w:rsid w:val="00A8439F"/>
    <w:rsid w:val="00A86BC9"/>
    <w:rsid w:val="00A870B0"/>
    <w:rsid w:val="00A939E2"/>
    <w:rsid w:val="00A94392"/>
    <w:rsid w:val="00A96CC8"/>
    <w:rsid w:val="00AA0F39"/>
    <w:rsid w:val="00AA1108"/>
    <w:rsid w:val="00AA18AF"/>
    <w:rsid w:val="00AA1F8E"/>
    <w:rsid w:val="00AA21FF"/>
    <w:rsid w:val="00AA4747"/>
    <w:rsid w:val="00AA4EFC"/>
    <w:rsid w:val="00AB0CF4"/>
    <w:rsid w:val="00AB1FD3"/>
    <w:rsid w:val="00AB219A"/>
    <w:rsid w:val="00AB3044"/>
    <w:rsid w:val="00AB5CC6"/>
    <w:rsid w:val="00AB6319"/>
    <w:rsid w:val="00AB6C07"/>
    <w:rsid w:val="00AB7D0B"/>
    <w:rsid w:val="00AC0703"/>
    <w:rsid w:val="00AC0837"/>
    <w:rsid w:val="00AC1655"/>
    <w:rsid w:val="00AC1E59"/>
    <w:rsid w:val="00AC1ECB"/>
    <w:rsid w:val="00AC2766"/>
    <w:rsid w:val="00AC2923"/>
    <w:rsid w:val="00AC2956"/>
    <w:rsid w:val="00AC3C13"/>
    <w:rsid w:val="00AC5D95"/>
    <w:rsid w:val="00AC7AD4"/>
    <w:rsid w:val="00AD072C"/>
    <w:rsid w:val="00AD1697"/>
    <w:rsid w:val="00AD2980"/>
    <w:rsid w:val="00AD36F2"/>
    <w:rsid w:val="00AD3DA5"/>
    <w:rsid w:val="00AD58C7"/>
    <w:rsid w:val="00AD6C08"/>
    <w:rsid w:val="00AE1254"/>
    <w:rsid w:val="00AE47AA"/>
    <w:rsid w:val="00AE6ECE"/>
    <w:rsid w:val="00AE7255"/>
    <w:rsid w:val="00AF000E"/>
    <w:rsid w:val="00AF019C"/>
    <w:rsid w:val="00AF08C9"/>
    <w:rsid w:val="00AF12AC"/>
    <w:rsid w:val="00AF1848"/>
    <w:rsid w:val="00AF2773"/>
    <w:rsid w:val="00AF36E0"/>
    <w:rsid w:val="00AF4111"/>
    <w:rsid w:val="00B001C1"/>
    <w:rsid w:val="00B021CB"/>
    <w:rsid w:val="00B04121"/>
    <w:rsid w:val="00B0554E"/>
    <w:rsid w:val="00B05587"/>
    <w:rsid w:val="00B07119"/>
    <w:rsid w:val="00B07AAD"/>
    <w:rsid w:val="00B107FE"/>
    <w:rsid w:val="00B10AD5"/>
    <w:rsid w:val="00B151A9"/>
    <w:rsid w:val="00B15714"/>
    <w:rsid w:val="00B15A81"/>
    <w:rsid w:val="00B1613E"/>
    <w:rsid w:val="00B20FE9"/>
    <w:rsid w:val="00B21491"/>
    <w:rsid w:val="00B23319"/>
    <w:rsid w:val="00B2496D"/>
    <w:rsid w:val="00B24C55"/>
    <w:rsid w:val="00B24C6A"/>
    <w:rsid w:val="00B30047"/>
    <w:rsid w:val="00B30840"/>
    <w:rsid w:val="00B30FDA"/>
    <w:rsid w:val="00B3140D"/>
    <w:rsid w:val="00B351C4"/>
    <w:rsid w:val="00B36BCE"/>
    <w:rsid w:val="00B4061B"/>
    <w:rsid w:val="00B41CF9"/>
    <w:rsid w:val="00B44E43"/>
    <w:rsid w:val="00B468C5"/>
    <w:rsid w:val="00B47925"/>
    <w:rsid w:val="00B5062D"/>
    <w:rsid w:val="00B5206D"/>
    <w:rsid w:val="00B521CA"/>
    <w:rsid w:val="00B530A0"/>
    <w:rsid w:val="00B532C2"/>
    <w:rsid w:val="00B53611"/>
    <w:rsid w:val="00B5497A"/>
    <w:rsid w:val="00B5555E"/>
    <w:rsid w:val="00B573CF"/>
    <w:rsid w:val="00B57482"/>
    <w:rsid w:val="00B5790C"/>
    <w:rsid w:val="00B60C82"/>
    <w:rsid w:val="00B624F7"/>
    <w:rsid w:val="00B635C3"/>
    <w:rsid w:val="00B639D9"/>
    <w:rsid w:val="00B6404B"/>
    <w:rsid w:val="00B65008"/>
    <w:rsid w:val="00B66154"/>
    <w:rsid w:val="00B663EB"/>
    <w:rsid w:val="00B713E8"/>
    <w:rsid w:val="00B73F58"/>
    <w:rsid w:val="00B740C3"/>
    <w:rsid w:val="00B75A7C"/>
    <w:rsid w:val="00B7670D"/>
    <w:rsid w:val="00B76BBA"/>
    <w:rsid w:val="00B77DEA"/>
    <w:rsid w:val="00B80C0E"/>
    <w:rsid w:val="00B81A4C"/>
    <w:rsid w:val="00B82500"/>
    <w:rsid w:val="00B838C7"/>
    <w:rsid w:val="00B83D1E"/>
    <w:rsid w:val="00B83EB2"/>
    <w:rsid w:val="00B84E7C"/>
    <w:rsid w:val="00B85F75"/>
    <w:rsid w:val="00B86775"/>
    <w:rsid w:val="00B86953"/>
    <w:rsid w:val="00B8753A"/>
    <w:rsid w:val="00B904CA"/>
    <w:rsid w:val="00B91133"/>
    <w:rsid w:val="00B928AD"/>
    <w:rsid w:val="00B92B6A"/>
    <w:rsid w:val="00B955A0"/>
    <w:rsid w:val="00B95619"/>
    <w:rsid w:val="00BA12D8"/>
    <w:rsid w:val="00BA2BEA"/>
    <w:rsid w:val="00BA2D11"/>
    <w:rsid w:val="00BA2F29"/>
    <w:rsid w:val="00BA336F"/>
    <w:rsid w:val="00BA46BE"/>
    <w:rsid w:val="00BA554D"/>
    <w:rsid w:val="00BA58C3"/>
    <w:rsid w:val="00BA777B"/>
    <w:rsid w:val="00BB258F"/>
    <w:rsid w:val="00BB305F"/>
    <w:rsid w:val="00BB62AD"/>
    <w:rsid w:val="00BC1C68"/>
    <w:rsid w:val="00BC20CE"/>
    <w:rsid w:val="00BC283E"/>
    <w:rsid w:val="00BC43F3"/>
    <w:rsid w:val="00BC5E06"/>
    <w:rsid w:val="00BC6298"/>
    <w:rsid w:val="00BD0935"/>
    <w:rsid w:val="00BE1F65"/>
    <w:rsid w:val="00BE2666"/>
    <w:rsid w:val="00BE3E5A"/>
    <w:rsid w:val="00BE4219"/>
    <w:rsid w:val="00BE4B91"/>
    <w:rsid w:val="00BE7A7B"/>
    <w:rsid w:val="00BF0862"/>
    <w:rsid w:val="00BF09D5"/>
    <w:rsid w:val="00BF0CEC"/>
    <w:rsid w:val="00BF131F"/>
    <w:rsid w:val="00BF29A5"/>
    <w:rsid w:val="00BF31D6"/>
    <w:rsid w:val="00BF48E8"/>
    <w:rsid w:val="00BF4D29"/>
    <w:rsid w:val="00BF5FAD"/>
    <w:rsid w:val="00BF7ED9"/>
    <w:rsid w:val="00C002E4"/>
    <w:rsid w:val="00C009DA"/>
    <w:rsid w:val="00C01165"/>
    <w:rsid w:val="00C012CD"/>
    <w:rsid w:val="00C01D92"/>
    <w:rsid w:val="00C02260"/>
    <w:rsid w:val="00C0229C"/>
    <w:rsid w:val="00C02C7A"/>
    <w:rsid w:val="00C03325"/>
    <w:rsid w:val="00C033C6"/>
    <w:rsid w:val="00C035AA"/>
    <w:rsid w:val="00C07A4E"/>
    <w:rsid w:val="00C10B0A"/>
    <w:rsid w:val="00C12A28"/>
    <w:rsid w:val="00C14A53"/>
    <w:rsid w:val="00C163E7"/>
    <w:rsid w:val="00C170C4"/>
    <w:rsid w:val="00C20329"/>
    <w:rsid w:val="00C20398"/>
    <w:rsid w:val="00C20545"/>
    <w:rsid w:val="00C21AF2"/>
    <w:rsid w:val="00C22B40"/>
    <w:rsid w:val="00C234BC"/>
    <w:rsid w:val="00C24C4F"/>
    <w:rsid w:val="00C263BC"/>
    <w:rsid w:val="00C264D0"/>
    <w:rsid w:val="00C2734C"/>
    <w:rsid w:val="00C27C45"/>
    <w:rsid w:val="00C27FCA"/>
    <w:rsid w:val="00C35228"/>
    <w:rsid w:val="00C37BCC"/>
    <w:rsid w:val="00C37EFD"/>
    <w:rsid w:val="00C45060"/>
    <w:rsid w:val="00C468EA"/>
    <w:rsid w:val="00C46BFD"/>
    <w:rsid w:val="00C47D68"/>
    <w:rsid w:val="00C51FA2"/>
    <w:rsid w:val="00C52DBD"/>
    <w:rsid w:val="00C52DE4"/>
    <w:rsid w:val="00C5332C"/>
    <w:rsid w:val="00C53E80"/>
    <w:rsid w:val="00C55D2B"/>
    <w:rsid w:val="00C57DD6"/>
    <w:rsid w:val="00C604ED"/>
    <w:rsid w:val="00C62046"/>
    <w:rsid w:val="00C6575B"/>
    <w:rsid w:val="00C7324C"/>
    <w:rsid w:val="00C73F9E"/>
    <w:rsid w:val="00C75FA1"/>
    <w:rsid w:val="00C773DA"/>
    <w:rsid w:val="00C82D30"/>
    <w:rsid w:val="00C8388B"/>
    <w:rsid w:val="00C844E6"/>
    <w:rsid w:val="00C901FC"/>
    <w:rsid w:val="00C915DF"/>
    <w:rsid w:val="00C91906"/>
    <w:rsid w:val="00C938F0"/>
    <w:rsid w:val="00C94998"/>
    <w:rsid w:val="00C94D7B"/>
    <w:rsid w:val="00C96063"/>
    <w:rsid w:val="00C96DE9"/>
    <w:rsid w:val="00C97915"/>
    <w:rsid w:val="00CA0296"/>
    <w:rsid w:val="00CA133A"/>
    <w:rsid w:val="00CA15D3"/>
    <w:rsid w:val="00CA5165"/>
    <w:rsid w:val="00CA5CA6"/>
    <w:rsid w:val="00CA73C7"/>
    <w:rsid w:val="00CB0FB2"/>
    <w:rsid w:val="00CB130F"/>
    <w:rsid w:val="00CB1692"/>
    <w:rsid w:val="00CB1E98"/>
    <w:rsid w:val="00CB2802"/>
    <w:rsid w:val="00CB2F59"/>
    <w:rsid w:val="00CB5F0A"/>
    <w:rsid w:val="00CB7215"/>
    <w:rsid w:val="00CB7488"/>
    <w:rsid w:val="00CC25F1"/>
    <w:rsid w:val="00CC3E72"/>
    <w:rsid w:val="00CC6149"/>
    <w:rsid w:val="00CC773E"/>
    <w:rsid w:val="00CD457F"/>
    <w:rsid w:val="00CD651A"/>
    <w:rsid w:val="00CE18DE"/>
    <w:rsid w:val="00CE19BD"/>
    <w:rsid w:val="00CE2B18"/>
    <w:rsid w:val="00CE5382"/>
    <w:rsid w:val="00CE74D2"/>
    <w:rsid w:val="00CE7558"/>
    <w:rsid w:val="00CF0BD2"/>
    <w:rsid w:val="00CF1A2B"/>
    <w:rsid w:val="00CF29DD"/>
    <w:rsid w:val="00D013EF"/>
    <w:rsid w:val="00D01CD6"/>
    <w:rsid w:val="00D03F44"/>
    <w:rsid w:val="00D04CB1"/>
    <w:rsid w:val="00D052D9"/>
    <w:rsid w:val="00D05439"/>
    <w:rsid w:val="00D05570"/>
    <w:rsid w:val="00D06651"/>
    <w:rsid w:val="00D07498"/>
    <w:rsid w:val="00D078F7"/>
    <w:rsid w:val="00D11608"/>
    <w:rsid w:val="00D1180B"/>
    <w:rsid w:val="00D11D55"/>
    <w:rsid w:val="00D11D7E"/>
    <w:rsid w:val="00D12428"/>
    <w:rsid w:val="00D13427"/>
    <w:rsid w:val="00D142FD"/>
    <w:rsid w:val="00D14F00"/>
    <w:rsid w:val="00D168D4"/>
    <w:rsid w:val="00D16B2C"/>
    <w:rsid w:val="00D16D2C"/>
    <w:rsid w:val="00D21445"/>
    <w:rsid w:val="00D21F19"/>
    <w:rsid w:val="00D23451"/>
    <w:rsid w:val="00D23830"/>
    <w:rsid w:val="00D243FC"/>
    <w:rsid w:val="00D252D0"/>
    <w:rsid w:val="00D310A9"/>
    <w:rsid w:val="00D32426"/>
    <w:rsid w:val="00D33C4C"/>
    <w:rsid w:val="00D35383"/>
    <w:rsid w:val="00D358E1"/>
    <w:rsid w:val="00D35AC4"/>
    <w:rsid w:val="00D370A2"/>
    <w:rsid w:val="00D41321"/>
    <w:rsid w:val="00D413B8"/>
    <w:rsid w:val="00D428B9"/>
    <w:rsid w:val="00D43754"/>
    <w:rsid w:val="00D467FC"/>
    <w:rsid w:val="00D526B6"/>
    <w:rsid w:val="00D53913"/>
    <w:rsid w:val="00D53F71"/>
    <w:rsid w:val="00D54B1D"/>
    <w:rsid w:val="00D55789"/>
    <w:rsid w:val="00D56FB3"/>
    <w:rsid w:val="00D57F94"/>
    <w:rsid w:val="00D60AD2"/>
    <w:rsid w:val="00D621CD"/>
    <w:rsid w:val="00D62C19"/>
    <w:rsid w:val="00D62EA1"/>
    <w:rsid w:val="00D64E3D"/>
    <w:rsid w:val="00D6560E"/>
    <w:rsid w:val="00D709F5"/>
    <w:rsid w:val="00D70E2C"/>
    <w:rsid w:val="00D71DBE"/>
    <w:rsid w:val="00D73402"/>
    <w:rsid w:val="00D73CFE"/>
    <w:rsid w:val="00D74425"/>
    <w:rsid w:val="00D74A28"/>
    <w:rsid w:val="00D74DAF"/>
    <w:rsid w:val="00D766E6"/>
    <w:rsid w:val="00D77D39"/>
    <w:rsid w:val="00D77E40"/>
    <w:rsid w:val="00D80C47"/>
    <w:rsid w:val="00D80E66"/>
    <w:rsid w:val="00D83532"/>
    <w:rsid w:val="00D83EA2"/>
    <w:rsid w:val="00D84133"/>
    <w:rsid w:val="00D84647"/>
    <w:rsid w:val="00D85FB0"/>
    <w:rsid w:val="00D8619D"/>
    <w:rsid w:val="00D86904"/>
    <w:rsid w:val="00D9018D"/>
    <w:rsid w:val="00D90618"/>
    <w:rsid w:val="00D92BE0"/>
    <w:rsid w:val="00D934DA"/>
    <w:rsid w:val="00D94959"/>
    <w:rsid w:val="00D949BD"/>
    <w:rsid w:val="00D9544B"/>
    <w:rsid w:val="00D95A8E"/>
    <w:rsid w:val="00D95F61"/>
    <w:rsid w:val="00D97D92"/>
    <w:rsid w:val="00DA2162"/>
    <w:rsid w:val="00DA35AE"/>
    <w:rsid w:val="00DA4738"/>
    <w:rsid w:val="00DA5081"/>
    <w:rsid w:val="00DA6FCC"/>
    <w:rsid w:val="00DB1DDF"/>
    <w:rsid w:val="00DB28E2"/>
    <w:rsid w:val="00DB2B09"/>
    <w:rsid w:val="00DB3DE8"/>
    <w:rsid w:val="00DB54C4"/>
    <w:rsid w:val="00DB5B94"/>
    <w:rsid w:val="00DB73C1"/>
    <w:rsid w:val="00DC0F80"/>
    <w:rsid w:val="00DC1FCA"/>
    <w:rsid w:val="00DC51F9"/>
    <w:rsid w:val="00DC5EDE"/>
    <w:rsid w:val="00DD0A30"/>
    <w:rsid w:val="00DD0FB9"/>
    <w:rsid w:val="00DD2215"/>
    <w:rsid w:val="00DD514C"/>
    <w:rsid w:val="00DD5416"/>
    <w:rsid w:val="00DE0881"/>
    <w:rsid w:val="00DE24FA"/>
    <w:rsid w:val="00DE45E3"/>
    <w:rsid w:val="00DE7C42"/>
    <w:rsid w:val="00DF0C84"/>
    <w:rsid w:val="00DF1552"/>
    <w:rsid w:val="00DF1DB6"/>
    <w:rsid w:val="00DF2955"/>
    <w:rsid w:val="00DF39C7"/>
    <w:rsid w:val="00DF57BF"/>
    <w:rsid w:val="00DF5B75"/>
    <w:rsid w:val="00DF5E56"/>
    <w:rsid w:val="00DF6134"/>
    <w:rsid w:val="00DF689B"/>
    <w:rsid w:val="00DF784C"/>
    <w:rsid w:val="00DF7C72"/>
    <w:rsid w:val="00E0051E"/>
    <w:rsid w:val="00E00D01"/>
    <w:rsid w:val="00E041D3"/>
    <w:rsid w:val="00E05C75"/>
    <w:rsid w:val="00E10378"/>
    <w:rsid w:val="00E1044C"/>
    <w:rsid w:val="00E12B52"/>
    <w:rsid w:val="00E21E84"/>
    <w:rsid w:val="00E2534D"/>
    <w:rsid w:val="00E257DC"/>
    <w:rsid w:val="00E26A80"/>
    <w:rsid w:val="00E26BE3"/>
    <w:rsid w:val="00E26BF6"/>
    <w:rsid w:val="00E27BB4"/>
    <w:rsid w:val="00E301BD"/>
    <w:rsid w:val="00E3079D"/>
    <w:rsid w:val="00E32670"/>
    <w:rsid w:val="00E32CBC"/>
    <w:rsid w:val="00E33497"/>
    <w:rsid w:val="00E35C71"/>
    <w:rsid w:val="00E40A1B"/>
    <w:rsid w:val="00E42CF1"/>
    <w:rsid w:val="00E43384"/>
    <w:rsid w:val="00E43C15"/>
    <w:rsid w:val="00E44C35"/>
    <w:rsid w:val="00E4595F"/>
    <w:rsid w:val="00E461D6"/>
    <w:rsid w:val="00E4650D"/>
    <w:rsid w:val="00E50166"/>
    <w:rsid w:val="00E5091E"/>
    <w:rsid w:val="00E51C5E"/>
    <w:rsid w:val="00E52553"/>
    <w:rsid w:val="00E5265F"/>
    <w:rsid w:val="00E5309E"/>
    <w:rsid w:val="00E538DE"/>
    <w:rsid w:val="00E538E0"/>
    <w:rsid w:val="00E54445"/>
    <w:rsid w:val="00E55807"/>
    <w:rsid w:val="00E56BA8"/>
    <w:rsid w:val="00E57C18"/>
    <w:rsid w:val="00E6143E"/>
    <w:rsid w:val="00E6151A"/>
    <w:rsid w:val="00E61D26"/>
    <w:rsid w:val="00E63559"/>
    <w:rsid w:val="00E637D6"/>
    <w:rsid w:val="00E663D1"/>
    <w:rsid w:val="00E679AC"/>
    <w:rsid w:val="00E67CD0"/>
    <w:rsid w:val="00E70009"/>
    <w:rsid w:val="00E7045B"/>
    <w:rsid w:val="00E71A28"/>
    <w:rsid w:val="00E7255C"/>
    <w:rsid w:val="00E72A4E"/>
    <w:rsid w:val="00E733CD"/>
    <w:rsid w:val="00E742B1"/>
    <w:rsid w:val="00E74748"/>
    <w:rsid w:val="00E757F5"/>
    <w:rsid w:val="00E76600"/>
    <w:rsid w:val="00E76ED8"/>
    <w:rsid w:val="00E80D31"/>
    <w:rsid w:val="00E833DA"/>
    <w:rsid w:val="00E84AC0"/>
    <w:rsid w:val="00E8524F"/>
    <w:rsid w:val="00E85D07"/>
    <w:rsid w:val="00E90139"/>
    <w:rsid w:val="00E90291"/>
    <w:rsid w:val="00E91F36"/>
    <w:rsid w:val="00E92F28"/>
    <w:rsid w:val="00E93FDF"/>
    <w:rsid w:val="00E953F6"/>
    <w:rsid w:val="00EA1B3E"/>
    <w:rsid w:val="00EA3537"/>
    <w:rsid w:val="00EA39DB"/>
    <w:rsid w:val="00EA519A"/>
    <w:rsid w:val="00EA5C84"/>
    <w:rsid w:val="00EB08E6"/>
    <w:rsid w:val="00EB094F"/>
    <w:rsid w:val="00EB0C75"/>
    <w:rsid w:val="00EB181B"/>
    <w:rsid w:val="00EB4C1C"/>
    <w:rsid w:val="00EB61A7"/>
    <w:rsid w:val="00EB6998"/>
    <w:rsid w:val="00EC0146"/>
    <w:rsid w:val="00EC06A7"/>
    <w:rsid w:val="00EC204F"/>
    <w:rsid w:val="00EC258D"/>
    <w:rsid w:val="00EC2DCD"/>
    <w:rsid w:val="00ED4D42"/>
    <w:rsid w:val="00ED5FF9"/>
    <w:rsid w:val="00ED6075"/>
    <w:rsid w:val="00ED71C2"/>
    <w:rsid w:val="00EE0347"/>
    <w:rsid w:val="00EE1D15"/>
    <w:rsid w:val="00EE2711"/>
    <w:rsid w:val="00EE2773"/>
    <w:rsid w:val="00EE31B3"/>
    <w:rsid w:val="00EE4711"/>
    <w:rsid w:val="00EE6506"/>
    <w:rsid w:val="00EE68E1"/>
    <w:rsid w:val="00EE7922"/>
    <w:rsid w:val="00EE7B93"/>
    <w:rsid w:val="00EF012C"/>
    <w:rsid w:val="00EF0E57"/>
    <w:rsid w:val="00EF1CB4"/>
    <w:rsid w:val="00EF3A9F"/>
    <w:rsid w:val="00EF3B34"/>
    <w:rsid w:val="00F01538"/>
    <w:rsid w:val="00F01D72"/>
    <w:rsid w:val="00F05471"/>
    <w:rsid w:val="00F055F3"/>
    <w:rsid w:val="00F05893"/>
    <w:rsid w:val="00F05DD2"/>
    <w:rsid w:val="00F0729E"/>
    <w:rsid w:val="00F1031E"/>
    <w:rsid w:val="00F1146A"/>
    <w:rsid w:val="00F11796"/>
    <w:rsid w:val="00F11E2C"/>
    <w:rsid w:val="00F154C4"/>
    <w:rsid w:val="00F158BD"/>
    <w:rsid w:val="00F15A8D"/>
    <w:rsid w:val="00F179F9"/>
    <w:rsid w:val="00F2060D"/>
    <w:rsid w:val="00F20F30"/>
    <w:rsid w:val="00F21A60"/>
    <w:rsid w:val="00F22F8A"/>
    <w:rsid w:val="00F23E3C"/>
    <w:rsid w:val="00F25600"/>
    <w:rsid w:val="00F26358"/>
    <w:rsid w:val="00F26945"/>
    <w:rsid w:val="00F301EB"/>
    <w:rsid w:val="00F30356"/>
    <w:rsid w:val="00F30641"/>
    <w:rsid w:val="00F32C28"/>
    <w:rsid w:val="00F34251"/>
    <w:rsid w:val="00F34AE5"/>
    <w:rsid w:val="00F37F51"/>
    <w:rsid w:val="00F42E60"/>
    <w:rsid w:val="00F440F2"/>
    <w:rsid w:val="00F46245"/>
    <w:rsid w:val="00F46484"/>
    <w:rsid w:val="00F46C7A"/>
    <w:rsid w:val="00F472BF"/>
    <w:rsid w:val="00F5091A"/>
    <w:rsid w:val="00F514F9"/>
    <w:rsid w:val="00F53BFE"/>
    <w:rsid w:val="00F53D0F"/>
    <w:rsid w:val="00F56A51"/>
    <w:rsid w:val="00F56C2D"/>
    <w:rsid w:val="00F5754B"/>
    <w:rsid w:val="00F57B7D"/>
    <w:rsid w:val="00F57DAA"/>
    <w:rsid w:val="00F6017E"/>
    <w:rsid w:val="00F616EB"/>
    <w:rsid w:val="00F626C4"/>
    <w:rsid w:val="00F65619"/>
    <w:rsid w:val="00F65C05"/>
    <w:rsid w:val="00F65D6F"/>
    <w:rsid w:val="00F71899"/>
    <w:rsid w:val="00F72D2C"/>
    <w:rsid w:val="00F735D6"/>
    <w:rsid w:val="00F76EBE"/>
    <w:rsid w:val="00F80CDF"/>
    <w:rsid w:val="00F817EB"/>
    <w:rsid w:val="00F822F7"/>
    <w:rsid w:val="00F8271D"/>
    <w:rsid w:val="00F84308"/>
    <w:rsid w:val="00F84C35"/>
    <w:rsid w:val="00F90542"/>
    <w:rsid w:val="00F94914"/>
    <w:rsid w:val="00F95C29"/>
    <w:rsid w:val="00F96056"/>
    <w:rsid w:val="00F96AFA"/>
    <w:rsid w:val="00F9758D"/>
    <w:rsid w:val="00FA024D"/>
    <w:rsid w:val="00FA3B70"/>
    <w:rsid w:val="00FA3D22"/>
    <w:rsid w:val="00FA3E27"/>
    <w:rsid w:val="00FA41F7"/>
    <w:rsid w:val="00FA6849"/>
    <w:rsid w:val="00FA77CB"/>
    <w:rsid w:val="00FA7CBA"/>
    <w:rsid w:val="00FA7E1D"/>
    <w:rsid w:val="00FB0D24"/>
    <w:rsid w:val="00FB1343"/>
    <w:rsid w:val="00FB2B59"/>
    <w:rsid w:val="00FB3426"/>
    <w:rsid w:val="00FB57B3"/>
    <w:rsid w:val="00FB57BF"/>
    <w:rsid w:val="00FB7431"/>
    <w:rsid w:val="00FB7926"/>
    <w:rsid w:val="00FB7E8A"/>
    <w:rsid w:val="00FC0040"/>
    <w:rsid w:val="00FC0B08"/>
    <w:rsid w:val="00FC5776"/>
    <w:rsid w:val="00FC64A2"/>
    <w:rsid w:val="00FC72F4"/>
    <w:rsid w:val="00FD14BA"/>
    <w:rsid w:val="00FD4462"/>
    <w:rsid w:val="00FD493B"/>
    <w:rsid w:val="00FD505A"/>
    <w:rsid w:val="00FD521B"/>
    <w:rsid w:val="00FD536F"/>
    <w:rsid w:val="00FD5A1E"/>
    <w:rsid w:val="00FD5CA9"/>
    <w:rsid w:val="00FE0D9D"/>
    <w:rsid w:val="00FE20EC"/>
    <w:rsid w:val="00FE4599"/>
    <w:rsid w:val="00FE4C77"/>
    <w:rsid w:val="00FE5290"/>
    <w:rsid w:val="00FE58AC"/>
    <w:rsid w:val="00FE7D80"/>
    <w:rsid w:val="00FF086F"/>
    <w:rsid w:val="00FF0DC9"/>
    <w:rsid w:val="00FF1C46"/>
    <w:rsid w:val="00FF26B2"/>
    <w:rsid w:val="00FF65BD"/>
    <w:rsid w:val="00FF7245"/>
    <w:rsid w:val="0112328F"/>
    <w:rsid w:val="0139B140"/>
    <w:rsid w:val="017E2B15"/>
    <w:rsid w:val="017E49A7"/>
    <w:rsid w:val="01831E9E"/>
    <w:rsid w:val="018739AB"/>
    <w:rsid w:val="018F1FBA"/>
    <w:rsid w:val="021C21AA"/>
    <w:rsid w:val="0223F885"/>
    <w:rsid w:val="02582A2D"/>
    <w:rsid w:val="025A318F"/>
    <w:rsid w:val="0273D967"/>
    <w:rsid w:val="02B7A9E3"/>
    <w:rsid w:val="030AEE17"/>
    <w:rsid w:val="03141635"/>
    <w:rsid w:val="0318F702"/>
    <w:rsid w:val="035C11F9"/>
    <w:rsid w:val="036D9288"/>
    <w:rsid w:val="036E0B34"/>
    <w:rsid w:val="037F0C39"/>
    <w:rsid w:val="03A690C9"/>
    <w:rsid w:val="03C1CA43"/>
    <w:rsid w:val="041964F5"/>
    <w:rsid w:val="04201033"/>
    <w:rsid w:val="0468389F"/>
    <w:rsid w:val="04779289"/>
    <w:rsid w:val="049D25D1"/>
    <w:rsid w:val="04A54B2A"/>
    <w:rsid w:val="04C958CF"/>
    <w:rsid w:val="04D41923"/>
    <w:rsid w:val="04F96443"/>
    <w:rsid w:val="04FF1F1A"/>
    <w:rsid w:val="051B5DFF"/>
    <w:rsid w:val="051CE628"/>
    <w:rsid w:val="05503D74"/>
    <w:rsid w:val="05D9EAD1"/>
    <w:rsid w:val="05E39E63"/>
    <w:rsid w:val="0616FFD8"/>
    <w:rsid w:val="061B9C80"/>
    <w:rsid w:val="06222486"/>
    <w:rsid w:val="065080E9"/>
    <w:rsid w:val="0698AE17"/>
    <w:rsid w:val="06A1BD38"/>
    <w:rsid w:val="06AB3FBB"/>
    <w:rsid w:val="06CB7055"/>
    <w:rsid w:val="06CDAD16"/>
    <w:rsid w:val="070C681B"/>
    <w:rsid w:val="0732CDE1"/>
    <w:rsid w:val="076B70B1"/>
    <w:rsid w:val="07B67C4D"/>
    <w:rsid w:val="07E3B3E3"/>
    <w:rsid w:val="080B0C5B"/>
    <w:rsid w:val="081D8116"/>
    <w:rsid w:val="08240C9B"/>
    <w:rsid w:val="08350F05"/>
    <w:rsid w:val="0872BD85"/>
    <w:rsid w:val="0877AC3A"/>
    <w:rsid w:val="08AE74FD"/>
    <w:rsid w:val="08C6E1A4"/>
    <w:rsid w:val="08D29C4A"/>
    <w:rsid w:val="091DB3A2"/>
    <w:rsid w:val="093FA5A2"/>
    <w:rsid w:val="0948EBC8"/>
    <w:rsid w:val="095F4AE0"/>
    <w:rsid w:val="098B1568"/>
    <w:rsid w:val="09ACFF61"/>
    <w:rsid w:val="09BDF2EA"/>
    <w:rsid w:val="09DC8892"/>
    <w:rsid w:val="0A27E630"/>
    <w:rsid w:val="0A3B1DB5"/>
    <w:rsid w:val="0A3B6C04"/>
    <w:rsid w:val="0ABF4C3B"/>
    <w:rsid w:val="0ACD4D4A"/>
    <w:rsid w:val="0B035B61"/>
    <w:rsid w:val="0B41AC85"/>
    <w:rsid w:val="0B68F52E"/>
    <w:rsid w:val="0B92672E"/>
    <w:rsid w:val="0BD66013"/>
    <w:rsid w:val="0C1FBC58"/>
    <w:rsid w:val="0C350F1E"/>
    <w:rsid w:val="0CDB035D"/>
    <w:rsid w:val="0D06054B"/>
    <w:rsid w:val="0D30246C"/>
    <w:rsid w:val="0D6DB55A"/>
    <w:rsid w:val="0D7A14A9"/>
    <w:rsid w:val="0DD25D87"/>
    <w:rsid w:val="0E6FF94C"/>
    <w:rsid w:val="0EA01267"/>
    <w:rsid w:val="0F5A72F0"/>
    <w:rsid w:val="0F7ED627"/>
    <w:rsid w:val="0FA9D6BD"/>
    <w:rsid w:val="0FB15150"/>
    <w:rsid w:val="0FD78B0F"/>
    <w:rsid w:val="1014AC38"/>
    <w:rsid w:val="1025CCB8"/>
    <w:rsid w:val="1065FF97"/>
    <w:rsid w:val="106A1BB1"/>
    <w:rsid w:val="107384DB"/>
    <w:rsid w:val="109D82C6"/>
    <w:rsid w:val="11AEDEE9"/>
    <w:rsid w:val="11C6933B"/>
    <w:rsid w:val="11CC4A62"/>
    <w:rsid w:val="1203F8FD"/>
    <w:rsid w:val="123E5F03"/>
    <w:rsid w:val="126AE03F"/>
    <w:rsid w:val="12868B1E"/>
    <w:rsid w:val="1291BC5A"/>
    <w:rsid w:val="12DAC46F"/>
    <w:rsid w:val="133D0843"/>
    <w:rsid w:val="134BF41A"/>
    <w:rsid w:val="134DAC2B"/>
    <w:rsid w:val="1394C619"/>
    <w:rsid w:val="13E0C87C"/>
    <w:rsid w:val="1478A668"/>
    <w:rsid w:val="14A6DD0F"/>
    <w:rsid w:val="14AAC525"/>
    <w:rsid w:val="14AC3818"/>
    <w:rsid w:val="14AFD384"/>
    <w:rsid w:val="14F4BE8A"/>
    <w:rsid w:val="153AD700"/>
    <w:rsid w:val="15453924"/>
    <w:rsid w:val="15549944"/>
    <w:rsid w:val="15695992"/>
    <w:rsid w:val="158DDFD9"/>
    <w:rsid w:val="15DCC3FE"/>
    <w:rsid w:val="16611EC8"/>
    <w:rsid w:val="16725A0C"/>
    <w:rsid w:val="168C2CE8"/>
    <w:rsid w:val="168F2CA6"/>
    <w:rsid w:val="169110E9"/>
    <w:rsid w:val="16BE8458"/>
    <w:rsid w:val="16C8343A"/>
    <w:rsid w:val="16ECDB67"/>
    <w:rsid w:val="17140E86"/>
    <w:rsid w:val="174C75EB"/>
    <w:rsid w:val="1752A7EF"/>
    <w:rsid w:val="1754E228"/>
    <w:rsid w:val="1756AE58"/>
    <w:rsid w:val="1765D617"/>
    <w:rsid w:val="17AC559F"/>
    <w:rsid w:val="17E033F6"/>
    <w:rsid w:val="185D8F13"/>
    <w:rsid w:val="18B70224"/>
    <w:rsid w:val="18FD0556"/>
    <w:rsid w:val="191255F0"/>
    <w:rsid w:val="191468FB"/>
    <w:rsid w:val="19218E81"/>
    <w:rsid w:val="1939F117"/>
    <w:rsid w:val="194BE369"/>
    <w:rsid w:val="1985AD8A"/>
    <w:rsid w:val="1A0C8BA0"/>
    <w:rsid w:val="1A40712A"/>
    <w:rsid w:val="1AA55C13"/>
    <w:rsid w:val="1AAF7E1B"/>
    <w:rsid w:val="1AB78021"/>
    <w:rsid w:val="1B0A8F62"/>
    <w:rsid w:val="1B157AAA"/>
    <w:rsid w:val="1B1D645E"/>
    <w:rsid w:val="1B6023CE"/>
    <w:rsid w:val="1B89BFF1"/>
    <w:rsid w:val="1BBAD092"/>
    <w:rsid w:val="1C05B1C6"/>
    <w:rsid w:val="1C542765"/>
    <w:rsid w:val="1C82939E"/>
    <w:rsid w:val="1C8EA9AE"/>
    <w:rsid w:val="1CA181F0"/>
    <w:rsid w:val="1CC399B2"/>
    <w:rsid w:val="1CC45699"/>
    <w:rsid w:val="1CE300B9"/>
    <w:rsid w:val="1D40F83E"/>
    <w:rsid w:val="1D5A7E28"/>
    <w:rsid w:val="1D6C6702"/>
    <w:rsid w:val="1DD8B3CF"/>
    <w:rsid w:val="1E10A7EE"/>
    <w:rsid w:val="1E451BFF"/>
    <w:rsid w:val="1E865596"/>
    <w:rsid w:val="1EA303DB"/>
    <w:rsid w:val="1EBF5C8E"/>
    <w:rsid w:val="1EC6183D"/>
    <w:rsid w:val="1F12422D"/>
    <w:rsid w:val="1F4049D3"/>
    <w:rsid w:val="1F9AE700"/>
    <w:rsid w:val="1FB68CA5"/>
    <w:rsid w:val="1FC37117"/>
    <w:rsid w:val="201FD368"/>
    <w:rsid w:val="202029F3"/>
    <w:rsid w:val="204B112C"/>
    <w:rsid w:val="2052A0C6"/>
    <w:rsid w:val="207B01B0"/>
    <w:rsid w:val="20810EC1"/>
    <w:rsid w:val="2081696C"/>
    <w:rsid w:val="20A04AFA"/>
    <w:rsid w:val="20BD5133"/>
    <w:rsid w:val="20C2AC77"/>
    <w:rsid w:val="20E8E729"/>
    <w:rsid w:val="212539C8"/>
    <w:rsid w:val="213F6423"/>
    <w:rsid w:val="215F85E6"/>
    <w:rsid w:val="2179EFE4"/>
    <w:rsid w:val="218399E5"/>
    <w:rsid w:val="219F7445"/>
    <w:rsid w:val="21B89654"/>
    <w:rsid w:val="21C9BBAB"/>
    <w:rsid w:val="21E44D8A"/>
    <w:rsid w:val="2208280C"/>
    <w:rsid w:val="2214CCB9"/>
    <w:rsid w:val="223CE9A7"/>
    <w:rsid w:val="2240CB91"/>
    <w:rsid w:val="22455494"/>
    <w:rsid w:val="224CF694"/>
    <w:rsid w:val="22689987"/>
    <w:rsid w:val="226DF14C"/>
    <w:rsid w:val="22B9C19A"/>
    <w:rsid w:val="22C8E0E8"/>
    <w:rsid w:val="231EE3F5"/>
    <w:rsid w:val="2359BAB9"/>
    <w:rsid w:val="235F6ADF"/>
    <w:rsid w:val="2384807C"/>
    <w:rsid w:val="23B419C2"/>
    <w:rsid w:val="23B6A5FD"/>
    <w:rsid w:val="23C00CD2"/>
    <w:rsid w:val="2428C1DD"/>
    <w:rsid w:val="2471B6B6"/>
    <w:rsid w:val="24A52865"/>
    <w:rsid w:val="24E1CE34"/>
    <w:rsid w:val="250F7F95"/>
    <w:rsid w:val="253355DE"/>
    <w:rsid w:val="2546618C"/>
    <w:rsid w:val="255C8EF7"/>
    <w:rsid w:val="256473AC"/>
    <w:rsid w:val="256D7D35"/>
    <w:rsid w:val="258460B3"/>
    <w:rsid w:val="258E5E85"/>
    <w:rsid w:val="25B87C35"/>
    <w:rsid w:val="261F9860"/>
    <w:rsid w:val="2695B0E6"/>
    <w:rsid w:val="26A26186"/>
    <w:rsid w:val="26BC8BD7"/>
    <w:rsid w:val="26BEDAB3"/>
    <w:rsid w:val="26EB84F2"/>
    <w:rsid w:val="272579C3"/>
    <w:rsid w:val="2729B053"/>
    <w:rsid w:val="274D15C2"/>
    <w:rsid w:val="275FAD30"/>
    <w:rsid w:val="2760C41C"/>
    <w:rsid w:val="27BA06BC"/>
    <w:rsid w:val="27CAEAAB"/>
    <w:rsid w:val="27D93125"/>
    <w:rsid w:val="27F8B860"/>
    <w:rsid w:val="27FBC5C9"/>
    <w:rsid w:val="280828BD"/>
    <w:rsid w:val="28768F91"/>
    <w:rsid w:val="2890B7D7"/>
    <w:rsid w:val="28A1D013"/>
    <w:rsid w:val="28B299B0"/>
    <w:rsid w:val="28DDAC3A"/>
    <w:rsid w:val="2903F6E3"/>
    <w:rsid w:val="29378311"/>
    <w:rsid w:val="295C50E3"/>
    <w:rsid w:val="296C0228"/>
    <w:rsid w:val="296EFD30"/>
    <w:rsid w:val="29B64D1A"/>
    <w:rsid w:val="29E6E799"/>
    <w:rsid w:val="29F0CFBB"/>
    <w:rsid w:val="2A2884AB"/>
    <w:rsid w:val="2ADC5B1C"/>
    <w:rsid w:val="2AECA4E2"/>
    <w:rsid w:val="2B364117"/>
    <w:rsid w:val="2B4BB041"/>
    <w:rsid w:val="2B7878C6"/>
    <w:rsid w:val="2BC68ABF"/>
    <w:rsid w:val="2BDA293D"/>
    <w:rsid w:val="2BF8DD64"/>
    <w:rsid w:val="2BF95EBB"/>
    <w:rsid w:val="2C11D70C"/>
    <w:rsid w:val="2C3922E9"/>
    <w:rsid w:val="2C4DE3BA"/>
    <w:rsid w:val="2C575FD9"/>
    <w:rsid w:val="2C8FFD39"/>
    <w:rsid w:val="2CBCEE9E"/>
    <w:rsid w:val="2CE57F73"/>
    <w:rsid w:val="2D289B1F"/>
    <w:rsid w:val="2D42E080"/>
    <w:rsid w:val="2D5C0089"/>
    <w:rsid w:val="2D647C75"/>
    <w:rsid w:val="2D6E85E3"/>
    <w:rsid w:val="2D9B51DA"/>
    <w:rsid w:val="2DE5512F"/>
    <w:rsid w:val="2E06DE61"/>
    <w:rsid w:val="2E3D3F8F"/>
    <w:rsid w:val="2E3DBFE7"/>
    <w:rsid w:val="2E73AC3A"/>
    <w:rsid w:val="2ED11469"/>
    <w:rsid w:val="2ED96761"/>
    <w:rsid w:val="2F1CE20F"/>
    <w:rsid w:val="2F4BCB9A"/>
    <w:rsid w:val="2F9B0660"/>
    <w:rsid w:val="2FB5C499"/>
    <w:rsid w:val="2FCDDD34"/>
    <w:rsid w:val="2FD3A18E"/>
    <w:rsid w:val="2FDD18FF"/>
    <w:rsid w:val="301986AF"/>
    <w:rsid w:val="3037146F"/>
    <w:rsid w:val="30463D73"/>
    <w:rsid w:val="308D5F06"/>
    <w:rsid w:val="30EAF631"/>
    <w:rsid w:val="311C5F26"/>
    <w:rsid w:val="312AB192"/>
    <w:rsid w:val="3131424B"/>
    <w:rsid w:val="315DA65F"/>
    <w:rsid w:val="31B71A29"/>
    <w:rsid w:val="31EE69B6"/>
    <w:rsid w:val="31F4D29D"/>
    <w:rsid w:val="31FD93DF"/>
    <w:rsid w:val="31FDB895"/>
    <w:rsid w:val="3227F5D5"/>
    <w:rsid w:val="3248D11A"/>
    <w:rsid w:val="32A3A105"/>
    <w:rsid w:val="32FE5E69"/>
    <w:rsid w:val="33079338"/>
    <w:rsid w:val="3310B28B"/>
    <w:rsid w:val="3327181E"/>
    <w:rsid w:val="33756E82"/>
    <w:rsid w:val="33E21D8A"/>
    <w:rsid w:val="33EF9894"/>
    <w:rsid w:val="33FF41A3"/>
    <w:rsid w:val="3420A100"/>
    <w:rsid w:val="34446571"/>
    <w:rsid w:val="34524D51"/>
    <w:rsid w:val="34546ADD"/>
    <w:rsid w:val="34A27798"/>
    <w:rsid w:val="34CAC9EC"/>
    <w:rsid w:val="34E2DA61"/>
    <w:rsid w:val="34FC5E1C"/>
    <w:rsid w:val="3516F886"/>
    <w:rsid w:val="3537CE26"/>
    <w:rsid w:val="3542DAB1"/>
    <w:rsid w:val="354BE14D"/>
    <w:rsid w:val="3553587D"/>
    <w:rsid w:val="35843660"/>
    <w:rsid w:val="359FFF26"/>
    <w:rsid w:val="35C3290D"/>
    <w:rsid w:val="35D3937C"/>
    <w:rsid w:val="35E29E1B"/>
    <w:rsid w:val="35F34CF4"/>
    <w:rsid w:val="3601758F"/>
    <w:rsid w:val="36123E1D"/>
    <w:rsid w:val="362FAEF7"/>
    <w:rsid w:val="36A6BA15"/>
    <w:rsid w:val="36CEC776"/>
    <w:rsid w:val="37095A06"/>
    <w:rsid w:val="374656C6"/>
    <w:rsid w:val="3760679F"/>
    <w:rsid w:val="379F5E74"/>
    <w:rsid w:val="37A468EA"/>
    <w:rsid w:val="37B640A4"/>
    <w:rsid w:val="37E0BACC"/>
    <w:rsid w:val="37FA8A2C"/>
    <w:rsid w:val="37FDE258"/>
    <w:rsid w:val="3814086D"/>
    <w:rsid w:val="38205A29"/>
    <w:rsid w:val="38353FD7"/>
    <w:rsid w:val="3837BF4C"/>
    <w:rsid w:val="38463A30"/>
    <w:rsid w:val="389F738F"/>
    <w:rsid w:val="38AA1792"/>
    <w:rsid w:val="38D33713"/>
    <w:rsid w:val="390EE8CA"/>
    <w:rsid w:val="3916D2FF"/>
    <w:rsid w:val="3946F13C"/>
    <w:rsid w:val="3953BB33"/>
    <w:rsid w:val="396002F9"/>
    <w:rsid w:val="397D5717"/>
    <w:rsid w:val="39CA104D"/>
    <w:rsid w:val="3A48ED40"/>
    <w:rsid w:val="3A52E2AA"/>
    <w:rsid w:val="3A6057AF"/>
    <w:rsid w:val="3A8781A8"/>
    <w:rsid w:val="3AC8CCA7"/>
    <w:rsid w:val="3B0A395B"/>
    <w:rsid w:val="3B114CD2"/>
    <w:rsid w:val="3B519BD1"/>
    <w:rsid w:val="3B8BDC24"/>
    <w:rsid w:val="3B979421"/>
    <w:rsid w:val="3BC0A828"/>
    <w:rsid w:val="3BE53C19"/>
    <w:rsid w:val="3C71B117"/>
    <w:rsid w:val="3C7C4BEF"/>
    <w:rsid w:val="3CB96B21"/>
    <w:rsid w:val="3CB9AA97"/>
    <w:rsid w:val="3CC14906"/>
    <w:rsid w:val="3CEF396E"/>
    <w:rsid w:val="3D1762F2"/>
    <w:rsid w:val="3D205AD8"/>
    <w:rsid w:val="3D3BFC8F"/>
    <w:rsid w:val="3D5BF8B8"/>
    <w:rsid w:val="3D618E35"/>
    <w:rsid w:val="3DF76F0C"/>
    <w:rsid w:val="3E13FFC1"/>
    <w:rsid w:val="3E53B28E"/>
    <w:rsid w:val="3E9BAB2C"/>
    <w:rsid w:val="3EA6640A"/>
    <w:rsid w:val="3EB37843"/>
    <w:rsid w:val="3EB98897"/>
    <w:rsid w:val="3EF34B0A"/>
    <w:rsid w:val="3F41BB44"/>
    <w:rsid w:val="400EF85B"/>
    <w:rsid w:val="406EA64E"/>
    <w:rsid w:val="40A43DE5"/>
    <w:rsid w:val="40EB827E"/>
    <w:rsid w:val="414C62C3"/>
    <w:rsid w:val="416526C9"/>
    <w:rsid w:val="419C9A73"/>
    <w:rsid w:val="419DF176"/>
    <w:rsid w:val="41AA8233"/>
    <w:rsid w:val="41BFFD4E"/>
    <w:rsid w:val="41C5E4C3"/>
    <w:rsid w:val="41D846A8"/>
    <w:rsid w:val="41DBB25C"/>
    <w:rsid w:val="41F3E7C3"/>
    <w:rsid w:val="420DB0EC"/>
    <w:rsid w:val="4230B5B4"/>
    <w:rsid w:val="42347572"/>
    <w:rsid w:val="42732C54"/>
    <w:rsid w:val="427F825B"/>
    <w:rsid w:val="42C877B4"/>
    <w:rsid w:val="42E46B5B"/>
    <w:rsid w:val="434F9579"/>
    <w:rsid w:val="4386D56D"/>
    <w:rsid w:val="43C671BB"/>
    <w:rsid w:val="43DC36F7"/>
    <w:rsid w:val="43DF2132"/>
    <w:rsid w:val="4405E961"/>
    <w:rsid w:val="444177FF"/>
    <w:rsid w:val="44626F4B"/>
    <w:rsid w:val="449730C8"/>
    <w:rsid w:val="44AA9E03"/>
    <w:rsid w:val="44E49B8B"/>
    <w:rsid w:val="4500D786"/>
    <w:rsid w:val="4512A7D5"/>
    <w:rsid w:val="452AFB1F"/>
    <w:rsid w:val="455AE38B"/>
    <w:rsid w:val="4595E538"/>
    <w:rsid w:val="45AAC8F7"/>
    <w:rsid w:val="45F2D297"/>
    <w:rsid w:val="464C63AE"/>
    <w:rsid w:val="4668009C"/>
    <w:rsid w:val="469CF502"/>
    <w:rsid w:val="46B2F483"/>
    <w:rsid w:val="46F53C32"/>
    <w:rsid w:val="471EB355"/>
    <w:rsid w:val="473D610D"/>
    <w:rsid w:val="4756244C"/>
    <w:rsid w:val="47717976"/>
    <w:rsid w:val="477B7AD7"/>
    <w:rsid w:val="477C37F6"/>
    <w:rsid w:val="48431F48"/>
    <w:rsid w:val="4854FD15"/>
    <w:rsid w:val="48588962"/>
    <w:rsid w:val="48B043BE"/>
    <w:rsid w:val="48C90112"/>
    <w:rsid w:val="48D5A37A"/>
    <w:rsid w:val="48D6A08E"/>
    <w:rsid w:val="48F84F56"/>
    <w:rsid w:val="495262FC"/>
    <w:rsid w:val="496FBB3B"/>
    <w:rsid w:val="49A8FA70"/>
    <w:rsid w:val="49C7D615"/>
    <w:rsid w:val="4A1AA800"/>
    <w:rsid w:val="4A3CF930"/>
    <w:rsid w:val="4A5AEBCF"/>
    <w:rsid w:val="4A807506"/>
    <w:rsid w:val="4A9327BC"/>
    <w:rsid w:val="4A9D8AFA"/>
    <w:rsid w:val="4AACC154"/>
    <w:rsid w:val="4B01DF1D"/>
    <w:rsid w:val="4B1DEC44"/>
    <w:rsid w:val="4B2F2D80"/>
    <w:rsid w:val="4B4FFF90"/>
    <w:rsid w:val="4B548040"/>
    <w:rsid w:val="4B9C9191"/>
    <w:rsid w:val="4BAA12F0"/>
    <w:rsid w:val="4BB9C0F0"/>
    <w:rsid w:val="4BCAD097"/>
    <w:rsid w:val="4C2E2B1F"/>
    <w:rsid w:val="4C5DF24A"/>
    <w:rsid w:val="4C84DFFE"/>
    <w:rsid w:val="4C8CF446"/>
    <w:rsid w:val="4CBB6CD7"/>
    <w:rsid w:val="4D0C67A9"/>
    <w:rsid w:val="4D1DCAAF"/>
    <w:rsid w:val="4D20E9F8"/>
    <w:rsid w:val="4D639981"/>
    <w:rsid w:val="4D655B70"/>
    <w:rsid w:val="4D8C2914"/>
    <w:rsid w:val="4DCF952C"/>
    <w:rsid w:val="4DDEC78C"/>
    <w:rsid w:val="4E013235"/>
    <w:rsid w:val="4E060CFD"/>
    <w:rsid w:val="4E2D21C9"/>
    <w:rsid w:val="4E62DFCE"/>
    <w:rsid w:val="4EB09317"/>
    <w:rsid w:val="4ECB49D3"/>
    <w:rsid w:val="4ED12DC0"/>
    <w:rsid w:val="4F0BCDAA"/>
    <w:rsid w:val="4F0F8337"/>
    <w:rsid w:val="4F75B06E"/>
    <w:rsid w:val="4F8EA0E9"/>
    <w:rsid w:val="4FD7E0F0"/>
    <w:rsid w:val="5018A0E1"/>
    <w:rsid w:val="5030B2BE"/>
    <w:rsid w:val="5051CCB8"/>
    <w:rsid w:val="50AB97FF"/>
    <w:rsid w:val="50B72BCC"/>
    <w:rsid w:val="50C36073"/>
    <w:rsid w:val="50C80D76"/>
    <w:rsid w:val="50D35298"/>
    <w:rsid w:val="50D87FB2"/>
    <w:rsid w:val="50FBC893"/>
    <w:rsid w:val="50FDECE7"/>
    <w:rsid w:val="511965E3"/>
    <w:rsid w:val="5199FF80"/>
    <w:rsid w:val="51B4DA89"/>
    <w:rsid w:val="52551DDD"/>
    <w:rsid w:val="52655726"/>
    <w:rsid w:val="52B566B7"/>
    <w:rsid w:val="52D0F8E8"/>
    <w:rsid w:val="532F1277"/>
    <w:rsid w:val="53303220"/>
    <w:rsid w:val="5361B4CA"/>
    <w:rsid w:val="537526E0"/>
    <w:rsid w:val="5381DBC5"/>
    <w:rsid w:val="5394A269"/>
    <w:rsid w:val="539847E4"/>
    <w:rsid w:val="53A77FA5"/>
    <w:rsid w:val="53BD2ED2"/>
    <w:rsid w:val="53F61A11"/>
    <w:rsid w:val="540B6401"/>
    <w:rsid w:val="540D9D15"/>
    <w:rsid w:val="5446CB7A"/>
    <w:rsid w:val="5462EDBD"/>
    <w:rsid w:val="5467AF1B"/>
    <w:rsid w:val="548036E6"/>
    <w:rsid w:val="54B2A72D"/>
    <w:rsid w:val="54BB6047"/>
    <w:rsid w:val="54BCCF9D"/>
    <w:rsid w:val="54D2F94F"/>
    <w:rsid w:val="557F0B18"/>
    <w:rsid w:val="55AE579F"/>
    <w:rsid w:val="55CA8051"/>
    <w:rsid w:val="5609B14D"/>
    <w:rsid w:val="561540A4"/>
    <w:rsid w:val="5619D580"/>
    <w:rsid w:val="5630BED2"/>
    <w:rsid w:val="5653B036"/>
    <w:rsid w:val="5657A595"/>
    <w:rsid w:val="565BB9F7"/>
    <w:rsid w:val="56C085CE"/>
    <w:rsid w:val="56CDDB5E"/>
    <w:rsid w:val="56D79FEB"/>
    <w:rsid w:val="56EDD328"/>
    <w:rsid w:val="57166E3F"/>
    <w:rsid w:val="575B3825"/>
    <w:rsid w:val="5772C24D"/>
    <w:rsid w:val="57AA7DA5"/>
    <w:rsid w:val="57DB4C65"/>
    <w:rsid w:val="58367463"/>
    <w:rsid w:val="583EE712"/>
    <w:rsid w:val="584AA93B"/>
    <w:rsid w:val="585C2BE5"/>
    <w:rsid w:val="588D5419"/>
    <w:rsid w:val="58B49D4E"/>
    <w:rsid w:val="58F84F27"/>
    <w:rsid w:val="59037A73"/>
    <w:rsid w:val="5905E424"/>
    <w:rsid w:val="592B46F8"/>
    <w:rsid w:val="5942FD1B"/>
    <w:rsid w:val="594ECDEA"/>
    <w:rsid w:val="5959E0E2"/>
    <w:rsid w:val="5972433D"/>
    <w:rsid w:val="59B67B5D"/>
    <w:rsid w:val="59C018C4"/>
    <w:rsid w:val="59D7B33F"/>
    <w:rsid w:val="59DEF08B"/>
    <w:rsid w:val="5A057C51"/>
    <w:rsid w:val="5A13C87D"/>
    <w:rsid w:val="5A57B48E"/>
    <w:rsid w:val="5A66D060"/>
    <w:rsid w:val="5ACF6A29"/>
    <w:rsid w:val="5B85460D"/>
    <w:rsid w:val="5B8EA0B2"/>
    <w:rsid w:val="5B9EFBE3"/>
    <w:rsid w:val="5BB9DE53"/>
    <w:rsid w:val="5BC66C84"/>
    <w:rsid w:val="5C298B75"/>
    <w:rsid w:val="5C932FAD"/>
    <w:rsid w:val="5CA8BEEB"/>
    <w:rsid w:val="5D55ED81"/>
    <w:rsid w:val="5D57C0DA"/>
    <w:rsid w:val="5D7CCE67"/>
    <w:rsid w:val="5D93956E"/>
    <w:rsid w:val="5DC9EB9A"/>
    <w:rsid w:val="5DDA7147"/>
    <w:rsid w:val="5DF2619D"/>
    <w:rsid w:val="5DF26493"/>
    <w:rsid w:val="5E3E77BB"/>
    <w:rsid w:val="5E96EB37"/>
    <w:rsid w:val="5EA0CF86"/>
    <w:rsid w:val="5EB1CADC"/>
    <w:rsid w:val="5EF74D6A"/>
    <w:rsid w:val="5F9F47AA"/>
    <w:rsid w:val="60134B96"/>
    <w:rsid w:val="60170160"/>
    <w:rsid w:val="6045975F"/>
    <w:rsid w:val="60B5C64A"/>
    <w:rsid w:val="60F0778A"/>
    <w:rsid w:val="60F9F3EB"/>
    <w:rsid w:val="6130D2B8"/>
    <w:rsid w:val="61418CDC"/>
    <w:rsid w:val="614E83BC"/>
    <w:rsid w:val="614FEA4A"/>
    <w:rsid w:val="6175DADA"/>
    <w:rsid w:val="61785960"/>
    <w:rsid w:val="6185475A"/>
    <w:rsid w:val="61A18AA4"/>
    <w:rsid w:val="61AE5FB9"/>
    <w:rsid w:val="61BED1B7"/>
    <w:rsid w:val="6255CF42"/>
    <w:rsid w:val="62773F8B"/>
    <w:rsid w:val="62A8687F"/>
    <w:rsid w:val="62B3F224"/>
    <w:rsid w:val="62C5C0EB"/>
    <w:rsid w:val="6334B63F"/>
    <w:rsid w:val="633C6FF9"/>
    <w:rsid w:val="63522E32"/>
    <w:rsid w:val="6379967D"/>
    <w:rsid w:val="6386D046"/>
    <w:rsid w:val="6389F32D"/>
    <w:rsid w:val="63C4DE7D"/>
    <w:rsid w:val="640D5897"/>
    <w:rsid w:val="642D0B7B"/>
    <w:rsid w:val="644B045E"/>
    <w:rsid w:val="647E00A9"/>
    <w:rsid w:val="64866445"/>
    <w:rsid w:val="64C8CE76"/>
    <w:rsid w:val="64D773E5"/>
    <w:rsid w:val="64FED88F"/>
    <w:rsid w:val="65257E32"/>
    <w:rsid w:val="65265513"/>
    <w:rsid w:val="6540C3FD"/>
    <w:rsid w:val="654C445C"/>
    <w:rsid w:val="657890A4"/>
    <w:rsid w:val="662C6B44"/>
    <w:rsid w:val="6696B6DF"/>
    <w:rsid w:val="66B26EBC"/>
    <w:rsid w:val="66E808FD"/>
    <w:rsid w:val="6725E77C"/>
    <w:rsid w:val="677B5E9A"/>
    <w:rsid w:val="6792B62C"/>
    <w:rsid w:val="67A14735"/>
    <w:rsid w:val="67AA9D36"/>
    <w:rsid w:val="67F00EF4"/>
    <w:rsid w:val="681C183A"/>
    <w:rsid w:val="68577D78"/>
    <w:rsid w:val="6895721E"/>
    <w:rsid w:val="68C447D3"/>
    <w:rsid w:val="6901DF97"/>
    <w:rsid w:val="69427C76"/>
    <w:rsid w:val="69840D56"/>
    <w:rsid w:val="69908947"/>
    <w:rsid w:val="6A0215D1"/>
    <w:rsid w:val="6A7DC810"/>
    <w:rsid w:val="6A98B6D5"/>
    <w:rsid w:val="6AA793CC"/>
    <w:rsid w:val="6AA7B340"/>
    <w:rsid w:val="6ABE16F1"/>
    <w:rsid w:val="6AC3E169"/>
    <w:rsid w:val="6AF87503"/>
    <w:rsid w:val="6B6E9029"/>
    <w:rsid w:val="6BC3017E"/>
    <w:rsid w:val="6C0AE36B"/>
    <w:rsid w:val="6C46AC47"/>
    <w:rsid w:val="6C8506A5"/>
    <w:rsid w:val="6C972719"/>
    <w:rsid w:val="6CD0A7BE"/>
    <w:rsid w:val="6CEA44F8"/>
    <w:rsid w:val="6D37D007"/>
    <w:rsid w:val="6D39E323"/>
    <w:rsid w:val="6DD7974B"/>
    <w:rsid w:val="6DEB9F42"/>
    <w:rsid w:val="6DFD9698"/>
    <w:rsid w:val="6E3102D3"/>
    <w:rsid w:val="6E910C50"/>
    <w:rsid w:val="6EBA3058"/>
    <w:rsid w:val="6EC63C14"/>
    <w:rsid w:val="6ED7B99E"/>
    <w:rsid w:val="6F00EE72"/>
    <w:rsid w:val="6F0F0F52"/>
    <w:rsid w:val="6F5C7A1B"/>
    <w:rsid w:val="6F62906D"/>
    <w:rsid w:val="6F638741"/>
    <w:rsid w:val="6FB0F63E"/>
    <w:rsid w:val="6FB88837"/>
    <w:rsid w:val="6FBD1B1F"/>
    <w:rsid w:val="6FCF40C3"/>
    <w:rsid w:val="6FE525B5"/>
    <w:rsid w:val="70442C2B"/>
    <w:rsid w:val="7095FBEC"/>
    <w:rsid w:val="709DE29B"/>
    <w:rsid w:val="70AF7D8F"/>
    <w:rsid w:val="7101090D"/>
    <w:rsid w:val="710E9821"/>
    <w:rsid w:val="7152D5BD"/>
    <w:rsid w:val="715CE3FF"/>
    <w:rsid w:val="718583A8"/>
    <w:rsid w:val="71F48BFD"/>
    <w:rsid w:val="720A576D"/>
    <w:rsid w:val="720CDEF7"/>
    <w:rsid w:val="721A7CEC"/>
    <w:rsid w:val="725D440B"/>
    <w:rsid w:val="727BBE5C"/>
    <w:rsid w:val="72B76F08"/>
    <w:rsid w:val="72BF88AB"/>
    <w:rsid w:val="72F761E4"/>
    <w:rsid w:val="7300CA37"/>
    <w:rsid w:val="731EE3F8"/>
    <w:rsid w:val="733D2B4A"/>
    <w:rsid w:val="73DD4163"/>
    <w:rsid w:val="74725819"/>
    <w:rsid w:val="74797B56"/>
    <w:rsid w:val="749BB24C"/>
    <w:rsid w:val="74AA41A9"/>
    <w:rsid w:val="74ADC36E"/>
    <w:rsid w:val="74B93CDB"/>
    <w:rsid w:val="755BF83B"/>
    <w:rsid w:val="757B5400"/>
    <w:rsid w:val="757D97CD"/>
    <w:rsid w:val="75879C06"/>
    <w:rsid w:val="75B5A43D"/>
    <w:rsid w:val="75FB201C"/>
    <w:rsid w:val="76154BB7"/>
    <w:rsid w:val="7633313A"/>
    <w:rsid w:val="764C74F4"/>
    <w:rsid w:val="7651A7D9"/>
    <w:rsid w:val="7661C1B4"/>
    <w:rsid w:val="7700E3FE"/>
    <w:rsid w:val="77109EC9"/>
    <w:rsid w:val="77687368"/>
    <w:rsid w:val="778687DA"/>
    <w:rsid w:val="7797DE09"/>
    <w:rsid w:val="77A4D3BB"/>
    <w:rsid w:val="77BCE666"/>
    <w:rsid w:val="77C8BB76"/>
    <w:rsid w:val="78325D4D"/>
    <w:rsid w:val="7835F4C6"/>
    <w:rsid w:val="7841C791"/>
    <w:rsid w:val="7892DFF9"/>
    <w:rsid w:val="789DC9B6"/>
    <w:rsid w:val="78AD01BB"/>
    <w:rsid w:val="78C69B00"/>
    <w:rsid w:val="78C70E3A"/>
    <w:rsid w:val="78D1E106"/>
    <w:rsid w:val="78F1180B"/>
    <w:rsid w:val="794506D8"/>
    <w:rsid w:val="79540C66"/>
    <w:rsid w:val="79613DD2"/>
    <w:rsid w:val="796FD198"/>
    <w:rsid w:val="79842540"/>
    <w:rsid w:val="7993DB99"/>
    <w:rsid w:val="79AFF795"/>
    <w:rsid w:val="79BA28F5"/>
    <w:rsid w:val="79D9DF73"/>
    <w:rsid w:val="7A12A6A6"/>
    <w:rsid w:val="7A37C408"/>
    <w:rsid w:val="7A4E92C2"/>
    <w:rsid w:val="7A5470F0"/>
    <w:rsid w:val="7A590A56"/>
    <w:rsid w:val="7A6107EB"/>
    <w:rsid w:val="7A871B5E"/>
    <w:rsid w:val="7AE5F346"/>
    <w:rsid w:val="7AED6E40"/>
    <w:rsid w:val="7AEE7421"/>
    <w:rsid w:val="7B1E02E7"/>
    <w:rsid w:val="7B510659"/>
    <w:rsid w:val="7BDC0764"/>
    <w:rsid w:val="7C0D681F"/>
    <w:rsid w:val="7C182CD0"/>
    <w:rsid w:val="7C18A217"/>
    <w:rsid w:val="7C4625A8"/>
    <w:rsid w:val="7C64D013"/>
    <w:rsid w:val="7C959866"/>
    <w:rsid w:val="7CC235A6"/>
    <w:rsid w:val="7CD04E67"/>
    <w:rsid w:val="7CDA0425"/>
    <w:rsid w:val="7CE4656E"/>
    <w:rsid w:val="7D3A561B"/>
    <w:rsid w:val="7D8F645B"/>
    <w:rsid w:val="7D968E12"/>
    <w:rsid w:val="7E0FBF9F"/>
    <w:rsid w:val="7E1A9C90"/>
    <w:rsid w:val="7E444D28"/>
    <w:rsid w:val="7E7A03F2"/>
    <w:rsid w:val="7EAF5825"/>
    <w:rsid w:val="7F27CE6C"/>
    <w:rsid w:val="7F348767"/>
    <w:rsid w:val="7F954965"/>
    <w:rsid w:val="7FC3A4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5E7068"/>
  <w15:chartTrackingRefBased/>
  <w15:docId w15:val="{DE6BF93A-EB17-4695-B85B-2A73E305A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041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96056"/>
    <w:pPr>
      <w:keepNext/>
      <w:keepLines/>
      <w:numPr>
        <w:numId w:val="1"/>
      </w:numPr>
      <w:pBdr>
        <w:bottom w:val="single" w:sz="4" w:space="1" w:color="595959" w:themeColor="text1" w:themeTint="A6"/>
      </w:pBdr>
      <w:spacing w:before="360" w:after="160" w:line="259" w:lineRule="auto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96056"/>
    <w:pPr>
      <w:keepNext/>
      <w:keepLines/>
      <w:numPr>
        <w:ilvl w:val="1"/>
        <w:numId w:val="1"/>
      </w:numPr>
      <w:spacing w:before="360" w:line="259" w:lineRule="auto"/>
      <w:outlineLvl w:val="1"/>
    </w:pPr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96056"/>
    <w:pPr>
      <w:keepNext/>
      <w:keepLines/>
      <w:numPr>
        <w:ilvl w:val="2"/>
        <w:numId w:val="1"/>
      </w:numPr>
      <w:spacing w:before="200" w:line="259" w:lineRule="auto"/>
      <w:outlineLvl w:val="2"/>
    </w:pPr>
    <w:rPr>
      <w:rFonts w:asciiTheme="majorHAnsi" w:eastAsiaTheme="majorEastAsia" w:hAnsiTheme="majorHAnsi" w:cstheme="majorBidi"/>
      <w:b/>
      <w:bCs/>
      <w:color w:val="000000" w:themeColor="text1"/>
      <w:sz w:val="22"/>
      <w:szCs w:val="22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96056"/>
    <w:pPr>
      <w:keepNext/>
      <w:keepLines/>
      <w:numPr>
        <w:ilvl w:val="3"/>
        <w:numId w:val="1"/>
      </w:numPr>
      <w:spacing w:before="200" w:line="259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  <w:sz w:val="22"/>
      <w:szCs w:val="22"/>
      <w:lang w:eastAsia="ja-JP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96056"/>
    <w:pPr>
      <w:keepNext/>
      <w:keepLines/>
      <w:numPr>
        <w:ilvl w:val="4"/>
        <w:numId w:val="1"/>
      </w:numPr>
      <w:spacing w:before="200" w:line="259" w:lineRule="auto"/>
      <w:outlineLvl w:val="4"/>
    </w:pPr>
    <w:rPr>
      <w:rFonts w:asciiTheme="majorHAnsi" w:eastAsiaTheme="majorEastAsia" w:hAnsiTheme="majorHAnsi" w:cstheme="majorBidi"/>
      <w:color w:val="323E4F" w:themeColor="text2" w:themeShade="BF"/>
      <w:sz w:val="22"/>
      <w:szCs w:val="22"/>
      <w:lang w:eastAsia="ja-JP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96056"/>
    <w:pPr>
      <w:keepNext/>
      <w:keepLines/>
      <w:numPr>
        <w:ilvl w:val="5"/>
        <w:numId w:val="1"/>
      </w:numPr>
      <w:spacing w:before="200" w:line="259" w:lineRule="auto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  <w:sz w:val="22"/>
      <w:szCs w:val="22"/>
      <w:lang w:eastAsia="ja-JP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96056"/>
    <w:pPr>
      <w:keepNext/>
      <w:keepLines/>
      <w:numPr>
        <w:ilvl w:val="6"/>
        <w:numId w:val="1"/>
      </w:numPr>
      <w:spacing w:before="200" w:line="259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  <w:lang w:eastAsia="ja-JP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96056"/>
    <w:pPr>
      <w:keepNext/>
      <w:keepLines/>
      <w:numPr>
        <w:ilvl w:val="7"/>
        <w:numId w:val="1"/>
      </w:numPr>
      <w:spacing w:before="200" w:line="259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ja-JP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96056"/>
    <w:pPr>
      <w:keepNext/>
      <w:keepLines/>
      <w:numPr>
        <w:ilvl w:val="8"/>
        <w:numId w:val="1"/>
      </w:numPr>
      <w:spacing w:before="200" w:line="259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96056"/>
    <w:pPr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  <w:lang w:eastAsia="ja-JP"/>
    </w:rPr>
  </w:style>
  <w:style w:type="character" w:customStyle="1" w:styleId="TitleChar">
    <w:name w:val="Title Char"/>
    <w:basedOn w:val="DefaultParagraphFont"/>
    <w:link w:val="Title"/>
    <w:uiPriority w:val="10"/>
    <w:rsid w:val="00F96056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ListParagraph">
    <w:name w:val="List Paragraph"/>
    <w:basedOn w:val="Normal"/>
    <w:uiPriority w:val="34"/>
    <w:qFormat/>
    <w:rsid w:val="007D6AE1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F96056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rsid w:val="00F96056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96056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96056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960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F96056"/>
    <w:pPr>
      <w:spacing w:after="200"/>
    </w:pPr>
    <w:rPr>
      <w:rFonts w:asciiTheme="minorHAnsi" w:eastAsiaTheme="minorEastAsia" w:hAnsiTheme="minorHAnsi" w:cstheme="minorBidi"/>
      <w:i/>
      <w:iCs/>
      <w:color w:val="44546A" w:themeColor="text2"/>
      <w:sz w:val="18"/>
      <w:szCs w:val="18"/>
      <w:lang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6056"/>
    <w:pPr>
      <w:numPr>
        <w:ilvl w:val="1"/>
      </w:numPr>
      <w:spacing w:after="160" w:line="259" w:lineRule="auto"/>
    </w:pPr>
    <w:rPr>
      <w:rFonts w:asciiTheme="minorHAnsi" w:eastAsiaTheme="minorEastAsia" w:hAnsiTheme="minorHAnsi" w:cstheme="minorBidi"/>
      <w:color w:val="5A5A5A" w:themeColor="text1" w:themeTint="A5"/>
      <w:spacing w:val="10"/>
      <w:sz w:val="22"/>
      <w:szCs w:val="22"/>
      <w:lang w:eastAsia="ja-JP"/>
    </w:rPr>
  </w:style>
  <w:style w:type="character" w:customStyle="1" w:styleId="SubtitleChar">
    <w:name w:val="Subtitle Char"/>
    <w:basedOn w:val="DefaultParagraphFont"/>
    <w:link w:val="Subtitle"/>
    <w:uiPriority w:val="11"/>
    <w:rsid w:val="00F96056"/>
    <w:rPr>
      <w:color w:val="5A5A5A" w:themeColor="text1" w:themeTint="A5"/>
      <w:spacing w:val="10"/>
    </w:rPr>
  </w:style>
  <w:style w:type="character" w:styleId="Strong">
    <w:name w:val="Strong"/>
    <w:basedOn w:val="DefaultParagraphFont"/>
    <w:uiPriority w:val="22"/>
    <w:qFormat/>
    <w:rsid w:val="00F96056"/>
    <w:rPr>
      <w:b/>
      <w:bCs/>
      <w:color w:val="000000" w:themeColor="text1"/>
    </w:rPr>
  </w:style>
  <w:style w:type="character" w:styleId="Emphasis">
    <w:name w:val="Emphasis"/>
    <w:basedOn w:val="DefaultParagraphFont"/>
    <w:uiPriority w:val="20"/>
    <w:qFormat/>
    <w:rsid w:val="00F96056"/>
    <w:rPr>
      <w:i/>
      <w:iCs/>
      <w:color w:val="auto"/>
    </w:rPr>
  </w:style>
  <w:style w:type="paragraph" w:styleId="NoSpacing">
    <w:name w:val="No Spacing"/>
    <w:uiPriority w:val="1"/>
    <w:qFormat/>
    <w:rsid w:val="00F96056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F96056"/>
    <w:pPr>
      <w:spacing w:before="160" w:after="160" w:line="259" w:lineRule="auto"/>
      <w:ind w:left="720" w:right="720"/>
    </w:pPr>
    <w:rPr>
      <w:rFonts w:asciiTheme="minorHAnsi" w:eastAsiaTheme="minorEastAsia" w:hAnsiTheme="minorHAnsi" w:cstheme="minorBidi"/>
      <w:i/>
      <w:iCs/>
      <w:color w:val="000000" w:themeColor="text1"/>
      <w:sz w:val="22"/>
      <w:szCs w:val="22"/>
      <w:lang w:eastAsia="ja-JP"/>
    </w:rPr>
  </w:style>
  <w:style w:type="character" w:customStyle="1" w:styleId="QuoteChar">
    <w:name w:val="Quote Char"/>
    <w:basedOn w:val="DefaultParagraphFont"/>
    <w:link w:val="Quote"/>
    <w:uiPriority w:val="29"/>
    <w:rsid w:val="00F96056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6056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 w:line="259" w:lineRule="auto"/>
      <w:ind w:left="936" w:right="936"/>
      <w:jc w:val="center"/>
    </w:pPr>
    <w:rPr>
      <w:rFonts w:asciiTheme="minorHAnsi" w:eastAsiaTheme="minorEastAsia" w:hAnsiTheme="minorHAnsi" w:cstheme="minorBidi"/>
      <w:color w:val="000000" w:themeColor="text1"/>
      <w:sz w:val="22"/>
      <w:szCs w:val="22"/>
      <w:lang w:eastAsia="ja-JP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6056"/>
    <w:rPr>
      <w:color w:val="000000" w:themeColor="text1"/>
      <w:shd w:val="clear" w:color="auto" w:fill="F2F2F2" w:themeFill="background1" w:themeFillShade="F2"/>
    </w:rPr>
  </w:style>
  <w:style w:type="character" w:styleId="SubtleEmphasis">
    <w:name w:val="Subtle Emphasis"/>
    <w:basedOn w:val="DefaultParagraphFont"/>
    <w:uiPriority w:val="19"/>
    <w:qFormat/>
    <w:rsid w:val="00F96056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F96056"/>
    <w:rPr>
      <w:b/>
      <w:bCs/>
      <w:i/>
      <w:iCs/>
      <w:caps/>
    </w:rPr>
  </w:style>
  <w:style w:type="character" w:styleId="SubtleReference">
    <w:name w:val="Subtle Reference"/>
    <w:basedOn w:val="DefaultParagraphFont"/>
    <w:uiPriority w:val="31"/>
    <w:qFormat/>
    <w:rsid w:val="00F96056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F96056"/>
    <w:rPr>
      <w:b/>
      <w:bCs/>
      <w:smallCaps/>
      <w:u w:val="single"/>
    </w:rPr>
  </w:style>
  <w:style w:type="character" w:styleId="BookTitle">
    <w:name w:val="Book Title"/>
    <w:basedOn w:val="DefaultParagraphFont"/>
    <w:uiPriority w:val="33"/>
    <w:qFormat/>
    <w:rsid w:val="00F96056"/>
    <w:rPr>
      <w:b w:val="0"/>
      <w:bCs w:val="0"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96056"/>
    <w:pPr>
      <w:outlineLvl w:val="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C52DE4"/>
    <w:rPr>
      <w:rFonts w:ascii="Segoe UI" w:eastAsiaTheme="minorEastAsia" w:hAnsi="Segoe UI" w:cs="Segoe UI"/>
      <w:sz w:val="18"/>
      <w:szCs w:val="18"/>
      <w:lang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DE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787D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6Colorful">
    <w:name w:val="List Table 6 Colorful"/>
    <w:basedOn w:val="TableNormal"/>
    <w:uiPriority w:val="51"/>
    <w:rsid w:val="00BB305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BB305F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Hyperlink">
    <w:name w:val="Hyperlink"/>
    <w:basedOn w:val="DefaultParagraphFont"/>
    <w:uiPriority w:val="99"/>
    <w:unhideWhenUsed/>
    <w:rsid w:val="009B0A35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9B0A3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24753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HeaderChar">
    <w:name w:val="Header Char"/>
    <w:basedOn w:val="DefaultParagraphFont"/>
    <w:link w:val="Header"/>
    <w:uiPriority w:val="99"/>
    <w:rsid w:val="00480688"/>
  </w:style>
  <w:style w:type="paragraph" w:styleId="Footer">
    <w:name w:val="footer"/>
    <w:basedOn w:val="Normal"/>
    <w:link w:val="FooterCh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FooterChar">
    <w:name w:val="Footer Char"/>
    <w:basedOn w:val="DefaultParagraphFont"/>
    <w:link w:val="Footer"/>
    <w:uiPriority w:val="99"/>
    <w:rsid w:val="00480688"/>
  </w:style>
  <w:style w:type="character" w:styleId="UnresolvedMention">
    <w:name w:val="Unresolved Mention"/>
    <w:basedOn w:val="DefaultParagraphFont"/>
    <w:uiPriority w:val="99"/>
    <w:semiHidden/>
    <w:unhideWhenUsed/>
    <w:rsid w:val="00D9018D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E041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41D3"/>
    <w:pPr>
      <w:spacing w:after="160"/>
    </w:pPr>
    <w:rPr>
      <w:rFonts w:asciiTheme="minorHAnsi" w:eastAsiaTheme="minorEastAsia" w:hAnsiTheme="minorHAnsi" w:cstheme="minorBidi"/>
      <w:sz w:val="20"/>
      <w:szCs w:val="20"/>
      <w:lang w:eastAsia="ja-JP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41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41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41D3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F53D0F"/>
    <w:pPr>
      <w:tabs>
        <w:tab w:val="left" w:pos="384"/>
      </w:tabs>
      <w:ind w:left="384" w:hanging="384"/>
    </w:pPr>
    <w:rPr>
      <w:rFonts w:asciiTheme="minorHAnsi" w:eastAsiaTheme="minorEastAsia" w:hAnsiTheme="minorHAnsi" w:cstheme="minorBidi"/>
      <w:sz w:val="22"/>
      <w:szCs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37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80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74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20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22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0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7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71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3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973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1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68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9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3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2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58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74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802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8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6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0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0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2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06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67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52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50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37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2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85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0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070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99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02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089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6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20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42450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39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20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41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98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07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2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45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0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33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54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21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6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3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4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27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08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1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7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942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25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47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87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06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635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16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63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91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811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76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42405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8191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91407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820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15175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64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79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0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72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04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39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5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090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352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71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24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869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54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78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64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646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72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7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897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90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73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0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227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75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7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11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11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390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83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485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990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84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11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0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ISIS1225DEVS/Reto4-202020-Template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SFAM 2">
      <a:majorFont>
        <a:latin typeface="Lucida Console"/>
        <a:ea typeface="Yu Gothic"/>
        <a:cs typeface=""/>
      </a:majorFont>
      <a:minorFont>
        <a:latin typeface="Consolas"/>
        <a:ea typeface="Yu Mincho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3858CF01A2EF24688B692775F4C60A4" ma:contentTypeVersion="9" ma:contentTypeDescription="Create a new document." ma:contentTypeScope="" ma:versionID="31500ac2e1da48b0147ec76939bafb81">
  <xsd:schema xmlns:xsd="http://www.w3.org/2001/XMLSchema" xmlns:xs="http://www.w3.org/2001/XMLSchema" xmlns:p="http://schemas.microsoft.com/office/2006/metadata/properties" xmlns:ns2="164883f8-7691-4ecf-b54a-664c0d0edefe" xmlns:ns3="85e30bcc-d76c-4413-8e4d-2dce22fb0743" targetNamespace="http://schemas.microsoft.com/office/2006/metadata/properties" ma:root="true" ma:fieldsID="f6d3eb629d37c57c78dcb610e763d757" ns2:_="" ns3:_="">
    <xsd:import namespace="164883f8-7691-4ecf-b54a-664c0d0edefe"/>
    <xsd:import namespace="85e30bcc-d76c-4413-8e4d-2dce22fb07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4883f8-7691-4ecf-b54a-664c0d0ede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e30bcc-d76c-4413-8e4d-2dce22fb07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85e30bcc-d76c-4413-8e4d-2dce22fb0743">
      <UserInfo>
        <DisplayName>Dario Ernesto Correal Torres</DisplayName>
        <AccountId>15</AccountId>
        <AccountType/>
      </UserInfo>
      <UserInfo>
        <DisplayName>Mario  Fernando De la rosa Rosero</DisplayName>
        <AccountId>16</AccountId>
        <AccountType/>
      </UserInfo>
      <UserInfo>
        <DisplayName>Juan Pablo Fernandez Ramirez</DisplayName>
        <AccountId>14</AccountId>
        <AccountType/>
      </UserInfo>
      <UserInfo>
        <DisplayName>Luis Esteban Florez Salamanca</DisplayName>
        <AccountId>33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58AFF83A-2C1F-4B0C-9BCE-EE49F522634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5BC4615-3343-4BE3-9ACF-1886461E5A9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2390E0E-C2C9-4F34-BA11-CB4230FF1C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64883f8-7691-4ecf-b54a-664c0d0edefe"/>
    <ds:schemaRef ds:uri="85e30bcc-d76c-4413-8e4d-2dce22fb07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3B4676A-CA48-4E6B-BABE-1535A7A288F6}">
  <ds:schemaRefs>
    <ds:schemaRef ds:uri="http://schemas.microsoft.com/office/2006/metadata/properties"/>
    <ds:schemaRef ds:uri="http://schemas.microsoft.com/office/infopath/2007/PartnerControls"/>
    <ds:schemaRef ds:uri="85e30bcc-d76c-4413-8e4d-2dce22fb0743"/>
  </ds:schemaRefs>
</ds:datastoreItem>
</file>

<file path=docMetadata/LabelInfo.xml><?xml version="1.0" encoding="utf-8"?>
<clbl:labelList xmlns:clbl="http://schemas.microsoft.com/office/2020/mipLabelMetadata"/>
</file>

<file path=docMetadata/LabelInfo0.xml><?xml version="1.0" encoding="utf-8"?>
<clbl:labelList xmlns:clbl="http://schemas.microsoft.com/office/2020/mipLabelMetadata"/>
</file>

<file path=docMetadata/LabelInfo1.xml><?xml version="1.0" encoding="utf-8"?>
<clbl:labelList xmlns:clbl="http://schemas.microsoft.com/office/2020/mipLabelMetadata"/>
</file>

<file path=docMetadata/LabelInfo10.xml><?xml version="1.0" encoding="utf-8"?>
<clbl:labelList xmlns:clbl="http://schemas.microsoft.com/office/2020/mipLabelMetadata"/>
</file>

<file path=docMetadata/LabelInfo11.xml><?xml version="1.0" encoding="utf-8"?>
<clbl:labelList xmlns:clbl="http://schemas.microsoft.com/office/2020/mipLabelMetadata"/>
</file>

<file path=docMetadata/LabelInfo12.xml><?xml version="1.0" encoding="utf-8"?>
<clbl:labelList xmlns:clbl="http://schemas.microsoft.com/office/2020/mipLabelMetadata"/>
</file>

<file path=docMetadata/LabelInfo13.xml><?xml version="1.0" encoding="utf-8"?>
<clbl:labelList xmlns:clbl="http://schemas.microsoft.com/office/2020/mipLabelMetadata"/>
</file>

<file path=docMetadata/LabelInfo2.xml><?xml version="1.0" encoding="utf-8"?>
<clbl:labelList xmlns:clbl="http://schemas.microsoft.com/office/2020/mipLabelMetadata"/>
</file>

<file path=docMetadata/LabelInfo3.xml><?xml version="1.0" encoding="utf-8"?>
<clbl:labelList xmlns:clbl="http://schemas.microsoft.com/office/2020/mipLabelMetadata"/>
</file>

<file path=docMetadata/LabelInfo4.xml><?xml version="1.0" encoding="utf-8"?>
<clbl:labelList xmlns:clbl="http://schemas.microsoft.com/office/2020/mipLabelMetadata"/>
</file>

<file path=docMetadata/LabelInfo5.xml><?xml version="1.0" encoding="utf-8"?>
<clbl:labelList xmlns:clbl="http://schemas.microsoft.com/office/2020/mipLabelMetadata"/>
</file>

<file path=docMetadata/LabelInfo6.xml><?xml version="1.0" encoding="utf-8"?>
<clbl:labelList xmlns:clbl="http://schemas.microsoft.com/office/2020/mipLabelMetadata"/>
</file>

<file path=docMetadata/LabelInfo7.xml><?xml version="1.0" encoding="utf-8"?>
<clbl:labelList xmlns:clbl="http://schemas.microsoft.com/office/2020/mipLabelMetadata"/>
</file>

<file path=docMetadata/LabelInfo8.xml><?xml version="1.0" encoding="utf-8"?>
<clbl:labelList xmlns:clbl="http://schemas.microsoft.com/office/2020/mipLabelMetadata"/>
</file>

<file path=docMetadata/LabelInfo9.xml><?xml version="1.0" encoding="utf-8"?>
<clbl:labelList xmlns:clbl="http://schemas.microsoft.com/office/2020/mipLabelMetadata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7</TotalTime>
  <Pages>5</Pages>
  <Words>1177</Words>
  <Characters>6714</Characters>
  <Application>Microsoft Office Word</Application>
  <DocSecurity>0</DocSecurity>
  <Lines>55</Lines>
  <Paragraphs>15</Paragraphs>
  <ScaleCrop>false</ScaleCrop>
  <Company/>
  <LinksUpToDate>false</LinksUpToDate>
  <CharactersWithSpaces>7876</CharactersWithSpaces>
  <SharedDoc>false</SharedDoc>
  <HLinks>
    <vt:vector size="6" baseType="variant">
      <vt:variant>
        <vt:i4>5505024</vt:i4>
      </vt:variant>
      <vt:variant>
        <vt:i4>0</vt:i4>
      </vt:variant>
      <vt:variant>
        <vt:i4>0</vt:i4>
      </vt:variant>
      <vt:variant>
        <vt:i4>5</vt:i4>
      </vt:variant>
      <vt:variant>
        <vt:lpwstr>https://github.com/ISIS1225DEVS/Reto4-202020-Templat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iago Felipe Arteaga Martin</dc:creator>
  <cp:keywords/>
  <dc:description/>
  <cp:lastModifiedBy>David Saenz</cp:lastModifiedBy>
  <cp:revision>185</cp:revision>
  <dcterms:created xsi:type="dcterms:W3CDTF">2020-10-25T23:20:00Z</dcterms:created>
  <dcterms:modified xsi:type="dcterms:W3CDTF">2020-11-12T0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3858CF01A2EF24688B692775F4C60A4</vt:lpwstr>
  </property>
  <property fmtid="{D5CDD505-2E9C-101B-9397-08002B2CF9AE}" pid="3" name="ZOTERO_PREF_1">
    <vt:lpwstr>&lt;data data-version="3" zotero-version="5.0.89"&gt;&lt;session id="cz9P5426"/&gt;&lt;style id="http://www.zotero.org/styles/ieee" locale="es-MX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